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0681493A" w:rsidR="008201C2" w:rsidRPr="00EB4104" w:rsidRDefault="00DD7931" w:rsidP="00DE1C65">
      <w:pPr>
        <w:jc w:val="both"/>
        <w:rPr>
          <w:sz w:val="32"/>
          <w:szCs w:val="28"/>
        </w:rPr>
      </w:pPr>
      <w:r w:rsidRPr="00EB4104">
        <w:rPr>
          <w:sz w:val="32"/>
          <w:szCs w:val="28"/>
        </w:rPr>
        <w:t>Measuring</w:t>
      </w:r>
      <w:r w:rsidR="00F35E5A">
        <w:rPr>
          <w:sz w:val="32"/>
          <w:szCs w:val="28"/>
        </w:rPr>
        <w:t xml:space="preserve"> Disruptions</w:t>
      </w:r>
      <w:r w:rsidR="004F182E">
        <w:rPr>
          <w:sz w:val="32"/>
          <w:szCs w:val="28"/>
        </w:rPr>
        <w:t>’ Impacts on</w:t>
      </w:r>
      <w:r w:rsidR="00F35E5A">
        <w:rPr>
          <w:sz w:val="32"/>
          <w:szCs w:val="28"/>
        </w:rPr>
        <w:t xml:space="preserve"> </w:t>
      </w:r>
      <w:commentRangeStart w:id="0"/>
      <w:commentRangeStart w:id="1"/>
      <w:r w:rsidR="00EB5D0B">
        <w:rPr>
          <w:sz w:val="32"/>
          <w:szCs w:val="28"/>
        </w:rPr>
        <w:t>Accessibility</w:t>
      </w:r>
      <w:commentRangeEnd w:id="0"/>
      <w:r w:rsidR="00EB5D0B">
        <w:rPr>
          <w:rStyle w:val="CommentReference"/>
        </w:rPr>
        <w:commentReference w:id="0"/>
      </w:r>
      <w:commentRangeEnd w:id="1"/>
      <w:r w:rsidR="00EB5D0B">
        <w:rPr>
          <w:rStyle w:val="CommentReference"/>
        </w:rPr>
        <w:commentReference w:id="1"/>
      </w:r>
      <w:r w:rsidR="00EB5D0B">
        <w:rPr>
          <w:sz w:val="32"/>
          <w:szCs w:val="28"/>
        </w:rPr>
        <w:t xml:space="preserve"> and </w:t>
      </w:r>
      <w:r w:rsidR="00416A32">
        <w:rPr>
          <w:sz w:val="32"/>
          <w:szCs w:val="28"/>
        </w:rPr>
        <w:t>R</w:t>
      </w:r>
      <w:r w:rsidRPr="00EB4104">
        <w:rPr>
          <w:sz w:val="32"/>
          <w:szCs w:val="28"/>
        </w:rPr>
        <w:t>eliability</w:t>
      </w:r>
      <w:r w:rsidR="004F182E">
        <w:rPr>
          <w:sz w:val="32"/>
          <w:szCs w:val="28"/>
        </w:rPr>
        <w:t xml:space="preserve"> of Public Transit Systems</w:t>
      </w:r>
    </w:p>
    <w:p w14:paraId="4FAAF3A3" w14:textId="7C8C6C9D" w:rsidR="0077361B" w:rsidRDefault="0077361B" w:rsidP="00DE1C65">
      <w:pPr>
        <w:spacing w:before="100" w:beforeAutospacing="1" w:after="100" w:afterAutospacing="1" w:line="240" w:lineRule="auto"/>
        <w:jc w:val="both"/>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DE1C65">
      <w:pPr>
        <w:spacing w:before="100" w:beforeAutospacing="1" w:after="100" w:afterAutospacing="1" w:line="240" w:lineRule="auto"/>
        <w:jc w:val="both"/>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130036BC" w14:textId="39DBF51D" w:rsidR="0077361B" w:rsidRDefault="007D308E" w:rsidP="00DE1C65">
      <w:pPr>
        <w:spacing w:before="100" w:beforeAutospacing="1" w:after="100" w:afterAutospacing="1" w:line="240" w:lineRule="auto"/>
        <w:jc w:val="both"/>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xml:space="preserve">, Columbus, OH, </w:t>
      </w:r>
      <w:commentRangeStart w:id="2"/>
      <w:r w:rsidR="00A847F1">
        <w:rPr>
          <w:rFonts w:cs="Times New Roman"/>
          <w:szCs w:val="20"/>
        </w:rPr>
        <w:t>USA</w:t>
      </w:r>
      <w:commentRangeEnd w:id="2"/>
      <w:r w:rsidR="00D523B0">
        <w:rPr>
          <w:rStyle w:val="CommentReference"/>
        </w:rPr>
        <w:commentReference w:id="2"/>
      </w:r>
    </w:p>
    <w:p w14:paraId="2D0D943D" w14:textId="7CFCABAB" w:rsidR="003D045B" w:rsidRDefault="003D045B"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t>Introduction</w:t>
      </w:r>
    </w:p>
    <w:p w14:paraId="53782355" w14:textId="083CF925" w:rsidR="008A75AD" w:rsidRPr="003D045B" w:rsidRDefault="00DE1DD1" w:rsidP="00DE1C65">
      <w:pPr>
        <w:spacing w:before="120" w:after="120" w:line="240" w:lineRule="auto"/>
        <w:jc w:val="both"/>
        <w:rPr>
          <w:rFonts w:cs="Times New Roman"/>
          <w:szCs w:val="20"/>
        </w:rPr>
      </w:pPr>
      <w:r>
        <w:rPr>
          <w:rFonts w:cs="Times New Roman"/>
          <w:szCs w:val="20"/>
        </w:rPr>
        <w:t>As climate change, pandemic</w:t>
      </w:r>
      <w:r w:rsidR="00117555">
        <w:rPr>
          <w:rFonts w:cs="Times New Roman"/>
          <w:szCs w:val="20"/>
        </w:rPr>
        <w:t>s</w:t>
      </w:r>
      <w:r>
        <w:rPr>
          <w:rFonts w:cs="Times New Roman"/>
          <w:szCs w:val="20"/>
        </w:rPr>
        <w:t xml:space="preserve">, and </w:t>
      </w:r>
      <w:r w:rsidR="00117555">
        <w:rPr>
          <w:rFonts w:cs="Times New Roman"/>
          <w:szCs w:val="20"/>
        </w:rPr>
        <w:t>political stability are shaking the normality of our world, p</w:t>
      </w:r>
      <w:r w:rsidR="00062D70">
        <w:rPr>
          <w:rFonts w:cs="Times New Roman"/>
          <w:szCs w:val="20"/>
        </w:rPr>
        <w:t>ublic transit systems are facing higher risk of system failure</w:t>
      </w:r>
      <w:r w:rsidR="00062D70">
        <w:rPr>
          <w:rFonts w:cs="Times New Roman"/>
          <w:szCs w:val="20"/>
        </w:rPr>
        <w:t xml:space="preserve"> </w:t>
      </w:r>
      <w:r w:rsidR="004B045B">
        <w:rPr>
          <w:rFonts w:cs="Times New Roman"/>
          <w:szCs w:val="20"/>
        </w:rPr>
        <w:t xml:space="preserve">caused </w:t>
      </w:r>
      <w:r w:rsidR="00062D70">
        <w:rPr>
          <w:rFonts w:cs="Times New Roman"/>
          <w:szCs w:val="20"/>
        </w:rPr>
        <w:t>by outer disruptions, such as extreme weather and major social events</w:t>
      </w:r>
      <w:r w:rsidR="00A37FE2">
        <w:rPr>
          <w:rFonts w:cs="Times New Roman"/>
          <w:szCs w:val="20"/>
        </w:rPr>
        <w:t>. Therefore, the resilience of public transit system –</w:t>
      </w:r>
      <w:r w:rsidR="00117555">
        <w:rPr>
          <w:rFonts w:cs="Times New Roman"/>
          <w:szCs w:val="20"/>
        </w:rPr>
        <w:t xml:space="preserve"> </w:t>
      </w:r>
      <w:r w:rsidR="00A37FE2">
        <w:rPr>
          <w:rFonts w:cs="Times New Roman"/>
          <w:szCs w:val="20"/>
        </w:rPr>
        <w:t xml:space="preserve">the ability to maintain its functions during a disruptive event – becomes a major focus for future public transit research and planning. Among </w:t>
      </w:r>
      <w:r w:rsidR="004B045B">
        <w:rPr>
          <w:rFonts w:cs="Times New Roman"/>
          <w:szCs w:val="20"/>
        </w:rPr>
        <w:t xml:space="preserve">numerous </w:t>
      </w:r>
      <w:r w:rsidR="00A37FE2">
        <w:rPr>
          <w:rFonts w:cs="Times New Roman"/>
          <w:szCs w:val="20"/>
        </w:rPr>
        <w:t xml:space="preserve">functions, accessibility and the reliability of accessibility are </w:t>
      </w:r>
      <w:r w:rsidR="004B045B">
        <w:rPr>
          <w:rFonts w:cs="Times New Roman"/>
          <w:szCs w:val="20"/>
        </w:rPr>
        <w:t xml:space="preserve">the </w:t>
      </w:r>
      <w:r w:rsidR="00A37FE2">
        <w:rPr>
          <w:rFonts w:cs="Times New Roman"/>
          <w:szCs w:val="20"/>
        </w:rPr>
        <w:t xml:space="preserve">two </w:t>
      </w:r>
      <w:r w:rsidR="004B045B">
        <w:rPr>
          <w:rFonts w:cs="Times New Roman"/>
          <w:szCs w:val="20"/>
        </w:rPr>
        <w:t>cores of public transit system. A</w:t>
      </w:r>
      <w:r w:rsidR="008A6B87">
        <w:rPr>
          <w:rFonts w:cs="Times New Roman"/>
          <w:szCs w:val="20"/>
        </w:rPr>
        <w:t xml:space="preserve">ccessibility is </w:t>
      </w:r>
      <w:r w:rsidR="00CE7D3D">
        <w:rPr>
          <w:rFonts w:cs="Times New Roman"/>
          <w:szCs w:val="20"/>
        </w:rPr>
        <w:t xml:space="preserve">th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seability</w:t>
      </w:r>
      <w:r w:rsidR="004B045B">
        <w:rPr>
          <w:rFonts w:cs="Times New Roman"/>
          <w:szCs w:val="20"/>
        </w:rPr>
        <w:t xml:space="preserve">, as it </w:t>
      </w:r>
      <w:r w:rsidR="00CF2B71">
        <w:rPr>
          <w:rFonts w:cs="Times New Roman"/>
          <w:szCs w:val="20"/>
        </w:rPr>
        <w:t>determines</w:t>
      </w:r>
      <w:r w:rsidR="00195C60">
        <w:rPr>
          <w:rFonts w:cs="Times New Roman"/>
          <w:szCs w:val="20"/>
        </w:rPr>
        <w:t xml:space="preserve"> passengers’ ability to reach opportunities given a fixed amount of time</w:t>
      </w:r>
      <w:r w:rsidR="00F16B77">
        <w:rPr>
          <w:rFonts w:cs="Times New Roman"/>
          <w:szCs w:val="20"/>
        </w:rPr>
        <w:t xml:space="preserve"> </w:t>
      </w:r>
      <w:r w:rsidR="00F16B77">
        <w:rPr>
          <w:rFonts w:cs="Times New Roman"/>
          <w:szCs w:val="20"/>
        </w:rPr>
        <w:fldChar w:fldCharType="begin"/>
      </w:r>
      <w:r w:rsidR="00F16B77">
        <w:rPr>
          <w:rFonts w:cs="Times New Roman"/>
          <w:szCs w:val="20"/>
        </w:rPr>
        <w:instrText xml:space="preserve"> ADDIN ZOTERO_ITEM CSL_CITATION {"citationID":"XEH04nYV","properties":{"formattedCitation":"({\\i{}1})","plainCitation":"(1)","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F16B77" w:rsidRPr="00F16B77">
        <w:rPr>
          <w:rFonts w:cs="Times New Roman"/>
          <w:szCs w:val="24"/>
        </w:rPr>
        <w:t>(</w:t>
      </w:r>
      <w:r w:rsidR="00F16B77" w:rsidRPr="00F16B77">
        <w:rPr>
          <w:rFonts w:cs="Times New Roman"/>
          <w:i/>
          <w:iCs/>
          <w:szCs w:val="24"/>
        </w:rPr>
        <w:t>1</w:t>
      </w:r>
      <w:r w:rsidR="00F16B77" w:rsidRPr="00F16B77">
        <w:rPr>
          <w:rFonts w:cs="Times New Roman"/>
          <w:szCs w:val="24"/>
        </w:rPr>
        <w:t>)</w:t>
      </w:r>
      <w:r w:rsidR="00F16B77">
        <w:rPr>
          <w:rFonts w:cs="Times New Roman"/>
          <w:szCs w:val="20"/>
        </w:rPr>
        <w:fldChar w:fldCharType="end"/>
      </w:r>
      <w:r w:rsidR="00195C60">
        <w:rPr>
          <w:rFonts w:cs="Times New Roman"/>
          <w:szCs w:val="20"/>
        </w:rPr>
        <w:t xml:space="preserve">. </w:t>
      </w:r>
      <w:r w:rsidR="00A829D0">
        <w:rPr>
          <w:rFonts w:cs="Times New Roman"/>
          <w:szCs w:val="20"/>
        </w:rPr>
        <w:t>However,</w:t>
      </w:r>
      <w:r w:rsidR="002C79B2">
        <w:rPr>
          <w:rFonts w:cs="Times New Roman"/>
          <w:szCs w:val="20"/>
        </w:rPr>
        <w:t xml:space="preserve"> </w:t>
      </w:r>
      <w:r w:rsidR="00F35E5A">
        <w:rPr>
          <w:rFonts w:cs="Times New Roman"/>
          <w:szCs w:val="20"/>
        </w:rPr>
        <w:t>public transit systems’ accessibility can be unstable and unreliable</w:t>
      </w:r>
      <w:r w:rsidR="004B045B">
        <w:rPr>
          <w:rFonts w:cs="Times New Roman"/>
          <w:szCs w:val="20"/>
        </w:rPr>
        <w:t>, for</w:t>
      </w:r>
      <w:r w:rsidR="00BC1444">
        <w:rPr>
          <w:rFonts w:cs="Times New Roman"/>
          <w:szCs w:val="20"/>
        </w:rPr>
        <w:t xml:space="preserve"> </w:t>
      </w:r>
      <w:r w:rsidR="00F35E5A">
        <w:rPr>
          <w:rFonts w:cs="Times New Roman"/>
          <w:szCs w:val="20"/>
        </w:rPr>
        <w:t>t</w:t>
      </w:r>
      <w:r w:rsidR="00BC1444">
        <w:rPr>
          <w:rFonts w:cs="Times New Roman"/>
          <w:szCs w:val="20"/>
        </w:rPr>
        <w:t xml:space="preserve">ransit systems are highly dynamic and </w:t>
      </w:r>
      <w:proofErr w:type="gramStart"/>
      <w:r w:rsidR="004B045B">
        <w:rPr>
          <w:rFonts w:cs="Times New Roman"/>
          <w:szCs w:val="20"/>
        </w:rPr>
        <w:t>time-dependent</w:t>
      </w:r>
      <w:proofErr w:type="gramEnd"/>
      <w:r w:rsidR="004B045B">
        <w:rPr>
          <w:rFonts w:cs="Times New Roman"/>
          <w:szCs w:val="20"/>
        </w:rPr>
        <w:t>.</w:t>
      </w:r>
      <w:r w:rsidR="00BC1444">
        <w:rPr>
          <w:rFonts w:cs="Times New Roman"/>
          <w:szCs w:val="20"/>
        </w:rPr>
        <w:t xml:space="preserve"> </w:t>
      </w:r>
      <w:r w:rsidR="00117555">
        <w:rPr>
          <w:rFonts w:cs="Times New Roman"/>
          <w:szCs w:val="20"/>
        </w:rPr>
        <w:t>Users’</w:t>
      </w:r>
      <w:r w:rsidR="007037CB" w:rsidRPr="003D045B">
        <w:rPr>
          <w:rFonts w:cs="Times New Roman"/>
          <w:szCs w:val="20"/>
        </w:rPr>
        <w:t xml:space="preserve">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F35E5A">
        <w:rPr>
          <w:rFonts w:cs="Times New Roman"/>
          <w:szCs w:val="20"/>
        </w:rPr>
        <w:t xml:space="preserve"> </w:t>
      </w:r>
      <w:r w:rsidR="00F35E5A">
        <w:rPr>
          <w:rFonts w:cs="Times New Roman"/>
          <w:szCs w:val="20"/>
        </w:rPr>
        <w:fldChar w:fldCharType="begin"/>
      </w:r>
      <w:r w:rsidR="00F35E5A">
        <w:rPr>
          <w:rFonts w:cs="Times New Roman"/>
          <w:szCs w:val="20"/>
        </w:rPr>
        <w:instrText xml:space="preserve"> ADDIN ZOTERO_ITEM CSL_CITATION {"citationID":"DZtdw0Cd","properties":{"formattedCitation":"({\\i{}2})","plainCitation":"(2)","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F35E5A" w:rsidRPr="00F35E5A">
        <w:rPr>
          <w:rFonts w:cs="Times New Roman"/>
          <w:szCs w:val="24"/>
        </w:rPr>
        <w:t>(</w:t>
      </w:r>
      <w:r w:rsidR="00F35E5A" w:rsidRPr="00F35E5A">
        <w:rPr>
          <w:rFonts w:cs="Times New Roman"/>
          <w:i/>
          <w:iCs/>
          <w:szCs w:val="24"/>
        </w:rPr>
        <w:t>2</w:t>
      </w:r>
      <w:r w:rsidR="00F35E5A" w:rsidRPr="00F35E5A">
        <w:rPr>
          <w:rFonts w:cs="Times New Roman"/>
          <w:szCs w:val="24"/>
        </w:rPr>
        <w:t>)</w:t>
      </w:r>
      <w:r w:rsidR="00F35E5A">
        <w:rPr>
          <w:rFonts w:cs="Times New Roman"/>
          <w:szCs w:val="20"/>
        </w:rPr>
        <w:fldChar w:fldCharType="end"/>
      </w:r>
      <w:r w:rsidR="00D523B0">
        <w:rPr>
          <w:rFonts w:cs="Times New Roman"/>
          <w:szCs w:val="20"/>
        </w:rPr>
        <w:t>, resulting in o</w:t>
      </w:r>
      <w:r w:rsidR="008A75AD" w:rsidRPr="003D045B">
        <w:rPr>
          <w:rFonts w:cs="Times New Roman"/>
          <w:szCs w:val="20"/>
        </w:rPr>
        <w:t xml:space="preserve">n-time performance loss </w:t>
      </w:r>
      <w:r w:rsidR="00D523B0">
        <w:rPr>
          <w:rFonts w:cs="Times New Roman"/>
          <w:szCs w:val="20"/>
        </w:rPr>
        <w:t xml:space="preserve">and </w:t>
      </w:r>
      <w:r w:rsidR="008A75AD" w:rsidRPr="003D045B">
        <w:rPr>
          <w:rFonts w:cs="Times New Roman"/>
          <w:szCs w:val="20"/>
        </w:rPr>
        <w:t>worsen</w:t>
      </w:r>
      <w:r w:rsidR="00D523B0">
        <w:rPr>
          <w:rFonts w:cs="Times New Roman"/>
          <w:szCs w:val="20"/>
        </w:rPr>
        <w:t>ing</w:t>
      </w:r>
      <w:r w:rsidR="008A75AD" w:rsidRPr="003D045B">
        <w:rPr>
          <w:rFonts w:cs="Times New Roman"/>
          <w:szCs w:val="20"/>
        </w:rPr>
        <w:t xml:space="preserve"> the useability and user experience</w:t>
      </w:r>
      <w:r w:rsidR="00AA0F5A" w:rsidRPr="003D045B">
        <w:rPr>
          <w:rFonts w:cs="Times New Roman"/>
          <w:szCs w:val="20"/>
        </w:rPr>
        <w:t xml:space="preserve"> </w:t>
      </w:r>
      <w:r w:rsidR="008A75AD" w:rsidRPr="003D045B">
        <w:rPr>
          <w:rFonts w:cs="Times New Roman"/>
          <w:szCs w:val="20"/>
        </w:rPr>
        <w:t>of transit systems</w:t>
      </w:r>
      <w:r w:rsidR="00597F38">
        <w:rPr>
          <w:rFonts w:cs="Times New Roman"/>
          <w:szCs w:val="20"/>
        </w:rPr>
        <w:t xml:space="preserve">. </w:t>
      </w:r>
      <w:r w:rsidR="009157A2">
        <w:rPr>
          <w:rFonts w:cs="Times New Roman"/>
          <w:szCs w:val="20"/>
        </w:rPr>
        <w:t xml:space="preserve">All above </w:t>
      </w:r>
      <w:r w:rsidR="00117555">
        <w:rPr>
          <w:rFonts w:cs="Times New Roman"/>
          <w:szCs w:val="20"/>
        </w:rPr>
        <w:t>make</w:t>
      </w:r>
      <w:r w:rsidR="009157A2">
        <w:rPr>
          <w:rFonts w:cs="Times New Roman"/>
          <w:szCs w:val="20"/>
        </w:rPr>
        <w:t>s</w:t>
      </w:r>
      <w:r w:rsidR="00117555">
        <w:rPr>
          <w:rFonts w:cs="Times New Roman"/>
          <w:szCs w:val="20"/>
        </w:rPr>
        <w:t xml:space="preserve">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F35E5A">
        <w:rPr>
          <w:rFonts w:cs="Times New Roman"/>
          <w:szCs w:val="20"/>
        </w:rPr>
        <w:instrText xml:space="preserve"> ADDIN ZOTERO_ITEM CSL_CITATION {"citationID":"bPE1R0oB","properties":{"unsorted":true,"formattedCitation":"({\\i{}3}, {\\i{}4})","plainCitation":"(3, 4)","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F35E5A" w:rsidRPr="00F35E5A">
        <w:rPr>
          <w:rFonts w:cs="Times New Roman"/>
          <w:szCs w:val="24"/>
        </w:rPr>
        <w:t>(</w:t>
      </w:r>
      <w:r w:rsidR="00F35E5A" w:rsidRPr="00F35E5A">
        <w:rPr>
          <w:rFonts w:cs="Times New Roman"/>
          <w:i/>
          <w:iCs/>
          <w:szCs w:val="24"/>
        </w:rPr>
        <w:t>3</w:t>
      </w:r>
      <w:r w:rsidR="00F35E5A" w:rsidRPr="00F35E5A">
        <w:rPr>
          <w:rFonts w:cs="Times New Roman"/>
          <w:szCs w:val="24"/>
        </w:rPr>
        <w:t xml:space="preserve">, </w:t>
      </w:r>
      <w:r w:rsidR="00F35E5A" w:rsidRPr="00F35E5A">
        <w:rPr>
          <w:rFonts w:cs="Times New Roman"/>
          <w:i/>
          <w:iCs/>
          <w:szCs w:val="24"/>
        </w:rPr>
        <w:t>4</w:t>
      </w:r>
      <w:r w:rsidR="00F35E5A" w:rsidRPr="00F35E5A">
        <w:rPr>
          <w:rFonts w:cs="Times New Roman"/>
          <w:szCs w:val="24"/>
        </w:rPr>
        <w:t>)</w:t>
      </w:r>
      <w:r w:rsidR="00665758">
        <w:rPr>
          <w:rFonts w:cs="Times New Roman"/>
          <w:szCs w:val="20"/>
        </w:rPr>
        <w:fldChar w:fldCharType="end"/>
      </w:r>
      <w:r w:rsidR="00665758">
        <w:rPr>
          <w:rFonts w:cs="Times New Roman"/>
          <w:szCs w:val="20"/>
        </w:rPr>
        <w:t>.</w:t>
      </w:r>
      <w:r>
        <w:rPr>
          <w:rFonts w:cs="Times New Roman"/>
          <w:szCs w:val="20"/>
        </w:rPr>
        <w:t xml:space="preserve"> The ability of public transit to maintain its accessibility and accessibility reliability is </w:t>
      </w:r>
      <w:r w:rsidR="00117555">
        <w:rPr>
          <w:rFonts w:cs="Times New Roman"/>
          <w:szCs w:val="20"/>
        </w:rPr>
        <w:t xml:space="preserve">a primary </w:t>
      </w:r>
      <w:r w:rsidR="00A72A6F">
        <w:rPr>
          <w:rFonts w:cs="Times New Roman"/>
          <w:szCs w:val="20"/>
        </w:rPr>
        <w:t>manifestation</w:t>
      </w:r>
      <w:r w:rsidR="00117555">
        <w:rPr>
          <w:rFonts w:cs="Times New Roman"/>
          <w:szCs w:val="20"/>
        </w:rPr>
        <w:t xml:space="preserve"> of system resilience during a crisis.</w:t>
      </w:r>
    </w:p>
    <w:p w14:paraId="1BAEC3F7" w14:textId="3F66C5CA" w:rsidR="00DD7931" w:rsidRPr="003D045B" w:rsidRDefault="009B4B90" w:rsidP="00DE1C65">
      <w:pPr>
        <w:spacing w:before="120" w:after="120" w:line="240" w:lineRule="auto"/>
        <w:ind w:firstLine="720"/>
        <w:jc w:val="both"/>
        <w:rPr>
          <w:rFonts w:cs="Times New Roman"/>
          <w:szCs w:val="20"/>
        </w:rPr>
      </w:pPr>
      <w:r>
        <w:rPr>
          <w:rFonts w:cs="Times New Roman"/>
          <w:szCs w:val="20"/>
        </w:rPr>
        <w:t xml:space="preserve">The disruptions that public transit faces can be categorized into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w:t>
      </w:r>
      <w:r w:rsidR="00A751D7">
        <w:rPr>
          <w:rFonts w:cs="Times New Roman"/>
          <w:szCs w:val="20"/>
        </w:rPr>
        <w:t xml:space="preserve"> and do not usually alter the schedule 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and</w:t>
      </w:r>
      <w:r>
        <w:rPr>
          <w:rFonts w:cs="Times New Roman"/>
          <w:szCs w:val="20"/>
        </w:rPr>
        <w:t xml:space="preserve"> brief</w:t>
      </w:r>
      <w:r w:rsidR="007800F6">
        <w:rPr>
          <w:rFonts w:cs="Times New Roman"/>
          <w:szCs w:val="20"/>
        </w:rPr>
        <w:t xml:space="preserve">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w:t>
      </w:r>
      <w:r w:rsidR="002E6C22">
        <w:rPr>
          <w:rFonts w:cs="Times New Roman"/>
          <w:szCs w:val="20"/>
        </w:rPr>
        <w:t>, extreme weather events,</w:t>
      </w:r>
      <w:r w:rsidR="00931D5B">
        <w:rPr>
          <w:rFonts w:cs="Times New Roman"/>
          <w:szCs w:val="20"/>
        </w:rPr>
        <w:t xml:space="preserve">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r>
        <w:rPr>
          <w:rFonts w:cs="Times New Roman"/>
          <w:szCs w:val="20"/>
        </w:rPr>
        <w:t xml:space="preserve"> Both disruptions can have major impacts on the performance of public transit systems. </w:t>
      </w:r>
    </w:p>
    <w:p w14:paraId="13E1DF0A" w14:textId="6D25A8AF" w:rsidR="006D10B0" w:rsidRDefault="009B4B90" w:rsidP="00DE1C65">
      <w:pPr>
        <w:spacing w:before="120" w:after="120" w:line="240" w:lineRule="auto"/>
        <w:ind w:firstLine="720"/>
        <w:jc w:val="both"/>
        <w:rPr>
          <w:rFonts w:cs="Times New Roman"/>
          <w:szCs w:val="20"/>
        </w:rPr>
      </w:pPr>
      <w:r>
        <w:rPr>
          <w:rFonts w:cs="Times New Roman"/>
          <w:szCs w:val="20"/>
        </w:rPr>
        <w:t xml:space="preserve">However, there are still large gap in </w:t>
      </w:r>
      <w:r w:rsidR="000271A4">
        <w:rPr>
          <w:rFonts w:cs="Times New Roman"/>
          <w:szCs w:val="20"/>
        </w:rPr>
        <w:t xml:space="preserve">the research </w:t>
      </w:r>
      <w:r w:rsidR="009816F8">
        <w:rPr>
          <w:rFonts w:cs="Times New Roman"/>
          <w:szCs w:val="20"/>
        </w:rPr>
        <w:t xml:space="preserve">of </w:t>
      </w:r>
      <w:r>
        <w:rPr>
          <w:rFonts w:cs="Times New Roman"/>
          <w:szCs w:val="20"/>
        </w:rPr>
        <w:t>public transit</w:t>
      </w:r>
      <w:r w:rsidR="00E3080A">
        <w:rPr>
          <w:rFonts w:cs="Times New Roman"/>
          <w:szCs w:val="20"/>
        </w:rPr>
        <w:t>’s</w:t>
      </w:r>
      <w:r>
        <w:rPr>
          <w:rFonts w:cs="Times New Roman"/>
          <w:szCs w:val="20"/>
        </w:rPr>
        <w:t xml:space="preserve"> resilience, accessibility, and relia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220F31">
        <w:rPr>
          <w:rFonts w:cs="Times New Roman"/>
          <w:szCs w:val="20"/>
        </w:rPr>
        <w:instrText xml:space="preserve"> ADDIN ZOTERO_ITEM CSL_CITATION {"citationID":"f0PzI2Zv","properties":{"formattedCitation":"({\\i{}27})","plainCitation":"(27)","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220F31" w:rsidRPr="00F16B77">
        <w:rPr>
          <w:rFonts w:cs="Times New Roman"/>
          <w:szCs w:val="24"/>
        </w:rPr>
        <w:t>(</w:t>
      </w:r>
      <w:r w:rsidR="00220F31" w:rsidRPr="00F16B77">
        <w:rPr>
          <w:rFonts w:cs="Times New Roman"/>
          <w:i/>
          <w:iCs/>
          <w:szCs w:val="24"/>
        </w:rPr>
        <w:t>27</w:t>
      </w:r>
      <w:r w:rsidR="00220F31" w:rsidRPr="00F16B77">
        <w:rPr>
          <w:rFonts w:cs="Times New Roman"/>
          <w:szCs w:val="24"/>
        </w:rPr>
        <w:t>)</w:t>
      </w:r>
      <w:r w:rsidR="00220F31">
        <w:rPr>
          <w:rFonts w:cs="Times New Roman"/>
          <w:szCs w:val="20"/>
        </w:rPr>
        <w:fldChar w:fldCharType="end"/>
      </w:r>
      <w:r w:rsidR="00220F31">
        <w:rPr>
          <w:rFonts w:cs="Times New Roman"/>
          <w:szCs w:val="20"/>
        </w:rPr>
        <w:t xml:space="preserve">, rather than accessibility and accessibility reliability. </w:t>
      </w:r>
      <w:r w:rsidR="00220F31">
        <w:rPr>
          <w:rFonts w:cs="Times New Roman"/>
          <w:szCs w:val="20"/>
        </w:rPr>
        <w:lastRenderedPageBreak/>
        <w:t xml:space="preserve">Second, the studies on short-term disruptions are lacking. Lack of reliable high-resolution data source made it very hard to conduct empirical analysis on short-term disruptions. Last, </w:t>
      </w:r>
      <w:r w:rsidR="00C0491A">
        <w:rPr>
          <w:rFonts w:cs="Times New Roman"/>
          <w:szCs w:val="20"/>
        </w:rPr>
        <w:t xml:space="preserve">few </w:t>
      </w:r>
      <w:r w:rsidR="00220F31">
        <w:rPr>
          <w:rFonts w:cs="Times New Roman"/>
          <w:szCs w:val="20"/>
        </w:rPr>
        <w:t>papers discussed the recoverability of transit accessibility</w:t>
      </w:r>
      <w:r w:rsidR="008759F4">
        <w:rPr>
          <w:rFonts w:cs="Times New Roman"/>
          <w:szCs w:val="20"/>
        </w:rPr>
        <w:t>, which is a major aspect of system resilience</w:t>
      </w:r>
      <w:r w:rsidR="00220F31">
        <w:rPr>
          <w:rFonts w:cs="Times New Roman"/>
          <w:szCs w:val="20"/>
        </w:rPr>
        <w:t>. Due to the availability of high-resolution real-time data, we now can address these gaps in this paper accordingly.</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F35E5A">
        <w:rPr>
          <w:rFonts w:cs="Times New Roman"/>
          <w:szCs w:val="20"/>
        </w:rPr>
        <w:instrText xml:space="preserve"> ADDIN ZOTERO_ITEM CSL_CITATION {"citationID":"xgkEtNze","properties":{"formattedCitation":"({\\i{}5})","plainCitation":"(5)","noteIndex":0},"citationItems":[{"id":"PK7tV2B3/5i6GOIwB","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F35E5A" w:rsidRPr="00F35E5A">
        <w:rPr>
          <w:rFonts w:cs="Times New Roman"/>
          <w:szCs w:val="24"/>
        </w:rPr>
        <w:t>(</w:t>
      </w:r>
      <w:r w:rsidR="00F35E5A" w:rsidRPr="00F35E5A">
        <w:rPr>
          <w:rFonts w:cs="Times New Roman"/>
          <w:i/>
          <w:iCs/>
          <w:szCs w:val="24"/>
        </w:rPr>
        <w:t>5</w:t>
      </w:r>
      <w:r w:rsidR="00F35E5A" w:rsidRPr="00F35E5A">
        <w:rPr>
          <w:rFonts w:cs="Times New Roman"/>
          <w:szCs w:val="24"/>
        </w:rPr>
        <w:t>)</w:t>
      </w:r>
      <w:r w:rsidR="00091347">
        <w:rPr>
          <w:rFonts w:cs="Times New Roman"/>
          <w:szCs w:val="20"/>
        </w:rPr>
        <w:fldChar w:fldCharType="end"/>
      </w:r>
      <w:r w:rsidR="006D10B0">
        <w:rPr>
          <w:rFonts w:cs="Times New Roman"/>
          <w:szCs w:val="20"/>
        </w:rPr>
        <w:t xml:space="preserve"> as the measurement of accessibility experienced by users</w:t>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w:t>
      </w:r>
      <w:r w:rsidR="006D10B0">
        <w:rPr>
          <w:rFonts w:cs="Times New Roman"/>
          <w:szCs w:val="20"/>
        </w:rPr>
        <w:t>. We also use</w:t>
      </w:r>
      <w:r w:rsidR="00A81E61">
        <w:rPr>
          <w:rFonts w:cs="Times New Roman"/>
          <w:szCs w:val="20"/>
        </w:rPr>
        <w:t xml:space="preserve"> its deviation from schedule-based accessibility </w:t>
      </w:r>
      <w:r w:rsidR="006D10B0">
        <w:rPr>
          <w:rFonts w:cs="Times New Roman"/>
          <w:szCs w:val="20"/>
        </w:rPr>
        <w:t xml:space="preserve">as </w:t>
      </w:r>
      <w:r w:rsidR="00A81E61">
        <w:rPr>
          <w:rFonts w:cs="Times New Roman"/>
          <w:szCs w:val="20"/>
        </w:rPr>
        <w:t>the reliability of</w:t>
      </w:r>
      <w:r w:rsidR="006D10B0">
        <w:rPr>
          <w:rFonts w:cs="Times New Roman"/>
          <w:szCs w:val="20"/>
        </w:rPr>
        <w:t xml:space="preserve"> transit accessibility</w:t>
      </w:r>
      <w:r w:rsidR="00A81E61">
        <w:rPr>
          <w:rFonts w:cs="Times New Roman"/>
          <w:szCs w:val="20"/>
        </w:rPr>
        <w:t xml:space="preserve">. </w:t>
      </w:r>
      <w:r w:rsidR="006D10B0">
        <w:rPr>
          <w:rFonts w:cs="Times New Roman"/>
          <w:szCs w:val="20"/>
        </w:rPr>
        <w:t xml:space="preserve">With the accessibility and reliability measure, we conduct two case studies on </w:t>
      </w:r>
      <w:r w:rsidR="00EB5D0B">
        <w:rPr>
          <w:rFonts w:cs="Times New Roman"/>
          <w:szCs w:val="20"/>
        </w:rPr>
        <w:t xml:space="preserve">a long-term and a short-term disruption.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C04A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082B1012" w:rsidR="001530EE" w:rsidRDefault="00002362" w:rsidP="00DE1C65">
      <w:pPr>
        <w:spacing w:before="120" w:after="120" w:line="240" w:lineRule="auto"/>
        <w:jc w:val="both"/>
        <w:rPr>
          <w:rFonts w:cs="Times New Roman"/>
          <w:szCs w:val="20"/>
        </w:rPr>
      </w:pPr>
      <w:r>
        <w:rPr>
          <w:rFonts w:cs="Times New Roman"/>
          <w:szCs w:val="20"/>
        </w:rPr>
        <w:t xml:space="preserve">Resilience is introduced as the capacity of a system to maintain its functions during a disruption </w:t>
      </w:r>
      <w:r>
        <w:rPr>
          <w:rFonts w:cs="Times New Roman"/>
          <w:szCs w:val="20"/>
        </w:rPr>
        <w:fldChar w:fldCharType="begin"/>
      </w:r>
      <w:r w:rsidR="00F35E5A">
        <w:rPr>
          <w:rFonts w:cs="Times New Roman"/>
          <w:szCs w:val="20"/>
        </w:rPr>
        <w:instrText xml:space="preserve"> ADDIN ZOTERO_ITEM CSL_CITATION {"citationID":"F33z0jdh","properties":{"formattedCitation":"({\\i{}6}, {\\i{}7})","plainCitation":"(6, 7)","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F35E5A" w:rsidRPr="00F35E5A">
        <w:rPr>
          <w:rFonts w:cs="Times New Roman"/>
          <w:szCs w:val="24"/>
        </w:rPr>
        <w:t>(</w:t>
      </w:r>
      <w:r w:rsidR="00F35E5A" w:rsidRPr="00F35E5A">
        <w:rPr>
          <w:rFonts w:cs="Times New Roman"/>
          <w:i/>
          <w:iCs/>
          <w:szCs w:val="24"/>
        </w:rPr>
        <w:t>6</w:t>
      </w:r>
      <w:r w:rsidR="00F35E5A" w:rsidRPr="00F35E5A">
        <w:rPr>
          <w:rFonts w:cs="Times New Roman"/>
          <w:szCs w:val="24"/>
        </w:rPr>
        <w:t xml:space="preserve">, </w:t>
      </w:r>
      <w:r w:rsidR="00F35E5A" w:rsidRPr="00F35E5A">
        <w:rPr>
          <w:rFonts w:cs="Times New Roman"/>
          <w:i/>
          <w:iCs/>
          <w:szCs w:val="24"/>
        </w:rPr>
        <w:t>7</w:t>
      </w:r>
      <w:r w:rsidR="00F35E5A" w:rsidRPr="00F35E5A">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 resilience becomes a new focus of transportation focus. </w:t>
      </w:r>
      <w:r w:rsidR="00BB2FF2">
        <w:rPr>
          <w:rFonts w:cs="Times New Roman"/>
          <w:szCs w:val="20"/>
        </w:rPr>
        <w:t xml:space="preserve">However, </w:t>
      </w:r>
      <w:r w:rsidR="0028396F">
        <w:rPr>
          <w:rFonts w:cs="Times New Roman"/>
          <w:szCs w:val="20"/>
        </w:rPr>
        <w:t xml:space="preserve">the definition of transport resilience can be rather heterogenous and nuanced. </w:t>
      </w:r>
      <w:r w:rsidR="00BB2FF2">
        <w:rPr>
          <w:rFonts w:cs="Times New Roman"/>
          <w:szCs w:val="20"/>
        </w:rPr>
        <w:t>Most prior research agree that r</w:t>
      </w:r>
      <w:r w:rsidR="0086135E">
        <w:rPr>
          <w:rFonts w:cs="Times New Roman"/>
          <w:szCs w:val="20"/>
        </w:rPr>
        <w:t xml:space="preserve">esilience includes two </w:t>
      </w:r>
      <w:r w:rsidR="00186F09">
        <w:rPr>
          <w:rFonts w:cs="Times New Roman"/>
          <w:szCs w:val="20"/>
        </w:rPr>
        <w:t>core functions</w:t>
      </w:r>
      <w:r w:rsidR="0086135E">
        <w:rPr>
          <w:rFonts w:cs="Times New Roman"/>
          <w:szCs w:val="20"/>
        </w:rPr>
        <w:t>:</w:t>
      </w:r>
      <w:r w:rsidR="00AE1191">
        <w:rPr>
          <w:rFonts w:cs="Times New Roman"/>
          <w:szCs w:val="20"/>
        </w:rPr>
        <w:t xml:space="preserve"> </w:t>
      </w:r>
      <w:r w:rsidR="00B86256">
        <w:rPr>
          <w:rFonts w:cs="Times New Roman"/>
          <w:szCs w:val="20"/>
        </w:rPr>
        <w:t xml:space="preserve">R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F35E5A">
        <w:rPr>
          <w:rFonts w:cs="Times New Roman"/>
          <w:szCs w:val="20"/>
        </w:rPr>
        <w:instrText xml:space="preserve"> ADDIN ZOTERO_ITEM CSL_CITATION {"citationID":"jOlOhXFZ","properties":{"formattedCitation":"({\\i{}6}, {\\i{}8}, {\\i{}9})","plainCitation":"(6, 8, 9)","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F35E5A" w:rsidRPr="00F35E5A">
        <w:rPr>
          <w:rFonts w:cs="Times New Roman"/>
          <w:szCs w:val="24"/>
        </w:rPr>
        <w:t>(</w:t>
      </w:r>
      <w:r w:rsidR="00F35E5A" w:rsidRPr="00F35E5A">
        <w:rPr>
          <w:rFonts w:cs="Times New Roman"/>
          <w:i/>
          <w:iCs/>
          <w:szCs w:val="24"/>
        </w:rPr>
        <w:t>6</w:t>
      </w:r>
      <w:r w:rsidR="00F35E5A" w:rsidRPr="00F35E5A">
        <w:rPr>
          <w:rFonts w:cs="Times New Roman"/>
          <w:szCs w:val="24"/>
        </w:rPr>
        <w:t xml:space="preserve">, </w:t>
      </w:r>
      <w:r w:rsidR="00F35E5A" w:rsidRPr="00F35E5A">
        <w:rPr>
          <w:rFonts w:cs="Times New Roman"/>
          <w:i/>
          <w:iCs/>
          <w:szCs w:val="24"/>
        </w:rPr>
        <w:t>8</w:t>
      </w:r>
      <w:r w:rsidR="00F35E5A" w:rsidRPr="00F35E5A">
        <w:rPr>
          <w:rFonts w:cs="Times New Roman"/>
          <w:szCs w:val="24"/>
        </w:rPr>
        <w:t xml:space="preserve">, </w:t>
      </w:r>
      <w:r w:rsidR="00F35E5A" w:rsidRPr="00F35E5A">
        <w:rPr>
          <w:rFonts w:cs="Times New Roman"/>
          <w:i/>
          <w:iCs/>
          <w:szCs w:val="24"/>
        </w:rPr>
        <w:t>9</w:t>
      </w:r>
      <w:r w:rsidR="00F35E5A" w:rsidRPr="00F35E5A">
        <w:rPr>
          <w:rFonts w:cs="Times New Roman"/>
          <w:szCs w:val="24"/>
        </w:rPr>
        <w:t>)</w:t>
      </w:r>
      <w:r w:rsidR="005A7406">
        <w:rPr>
          <w:rFonts w:cs="Times New Roman"/>
          <w:szCs w:val="20"/>
        </w:rPr>
        <w:fldChar w:fldCharType="end"/>
      </w:r>
      <w:r w:rsidR="00AE1191">
        <w:rPr>
          <w:rFonts w:cs="Times New Roman"/>
          <w:szCs w:val="20"/>
        </w:rPr>
        <w:t xml:space="preserve">. </w:t>
      </w:r>
    </w:p>
    <w:p w14:paraId="7E13C750" w14:textId="43E5CB20"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papers also use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maintain the disruption during a disruptive event</w:t>
      </w:r>
      <w:r w:rsidR="005A7406">
        <w:rPr>
          <w:rFonts w:cs="Times New Roman"/>
          <w:szCs w:val="20"/>
        </w:rPr>
        <w:t xml:space="preserve">. </w:t>
      </w:r>
      <w:r w:rsidR="00186F09">
        <w:rPr>
          <w:rFonts w:cs="Times New Roman"/>
          <w:szCs w:val="20"/>
        </w:rPr>
        <w:t xml:space="preserve">An ideal transport system should still maintain a minimum required performance </w:t>
      </w:r>
      <w:r w:rsidR="00DC22E1">
        <w:rPr>
          <w:rFonts w:cs="Times New Roman"/>
          <w:szCs w:val="20"/>
        </w:rPr>
        <w:t>when facing</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index </w:t>
      </w:r>
      <w:r w:rsidR="00DC22E1">
        <w:rPr>
          <w:rFonts w:cs="Times New Roman"/>
          <w:szCs w:val="20"/>
        </w:rPr>
        <w:fldChar w:fldCharType="begin"/>
      </w:r>
      <w:r w:rsidR="00F35E5A">
        <w:rPr>
          <w:rFonts w:cs="Times New Roman"/>
          <w:szCs w:val="20"/>
        </w:rPr>
        <w:instrText xml:space="preserve"> ADDIN ZOTERO_ITEM CSL_CITATION {"citationID":"IC8TJSiV","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F35E5A" w:rsidRPr="00F35E5A">
        <w:rPr>
          <w:rFonts w:cs="Times New Roman"/>
          <w:szCs w:val="24"/>
        </w:rPr>
        <w:t>(</w:t>
      </w:r>
      <w:r w:rsidR="00F35E5A" w:rsidRPr="00F35E5A">
        <w:rPr>
          <w:rFonts w:cs="Times New Roman"/>
          <w:i/>
          <w:iCs/>
          <w:szCs w:val="24"/>
        </w:rPr>
        <w:t>8</w:t>
      </w:r>
      <w:r w:rsidR="00F35E5A" w:rsidRPr="00F35E5A">
        <w:rPr>
          <w:rFonts w:cs="Times New Roman"/>
          <w:szCs w:val="24"/>
        </w:rPr>
        <w:t xml:space="preserve">, </w:t>
      </w:r>
      <w:r w:rsidR="00F35E5A" w:rsidRPr="00F35E5A">
        <w:rPr>
          <w:rFonts w:cs="Times New Roman"/>
          <w:i/>
          <w:iCs/>
          <w:szCs w:val="24"/>
        </w:rPr>
        <w:t>9</w:t>
      </w:r>
      <w:r w:rsidR="00F35E5A" w:rsidRPr="00F35E5A">
        <w:rPr>
          <w:rFonts w:cs="Times New Roman"/>
          <w:szCs w:val="24"/>
        </w:rPr>
        <w:t>)</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papers also use resilience or resiliency –</w:t>
      </w:r>
      <w:r w:rsidR="005A7406">
        <w:rPr>
          <w:rFonts w:cs="Times New Roman"/>
          <w:szCs w:val="20"/>
        </w:rPr>
        <w:t xml:space="preserve"> is defined as</w:t>
      </w:r>
      <w:r w:rsidR="0086135E">
        <w:rPr>
          <w:rFonts w:cs="Times New Roman"/>
          <w:szCs w:val="20"/>
        </w:rPr>
        <w:t xml:space="preserve"> the ability to return to its previous state</w:t>
      </w:r>
      <w:r w:rsidR="00BB2FF2">
        <w:rPr>
          <w:rFonts w:cs="Times New Roman"/>
          <w:szCs w:val="20"/>
        </w:rPr>
        <w:t xml:space="preserve"> in a timely manner </w:t>
      </w:r>
      <w:r w:rsidR="00BB2FF2">
        <w:rPr>
          <w:rFonts w:cs="Times New Roman"/>
          <w:szCs w:val="20"/>
        </w:rPr>
        <w:fldChar w:fldCharType="begin"/>
      </w:r>
      <w:r w:rsidR="00F35E5A">
        <w:rPr>
          <w:rFonts w:cs="Times New Roman"/>
          <w:szCs w:val="20"/>
        </w:rPr>
        <w:instrText xml:space="preserve"> ADDIN ZOTERO_ITEM CSL_CITATION {"citationID":"LB6kz3bL","properties":{"formattedCitation":"({\\i{}8})","plainCitation":"(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F35E5A" w:rsidRPr="00F35E5A">
        <w:rPr>
          <w:rFonts w:cs="Times New Roman"/>
          <w:szCs w:val="24"/>
        </w:rPr>
        <w:t>(</w:t>
      </w:r>
      <w:r w:rsidR="00F35E5A" w:rsidRPr="00F35E5A">
        <w:rPr>
          <w:rFonts w:cs="Times New Roman"/>
          <w:i/>
          <w:iCs/>
          <w:szCs w:val="24"/>
        </w:rPr>
        <w:t>8</w:t>
      </w:r>
      <w:r w:rsidR="00F35E5A" w:rsidRPr="00F35E5A">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F35E5A">
        <w:rPr>
          <w:rFonts w:cs="Times New Roman"/>
          <w:szCs w:val="20"/>
        </w:rPr>
        <w:instrText xml:space="preserve"> ADDIN ZOTERO_ITEM CSL_CITATION {"citationID":"XxJD6yaQ","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F35E5A" w:rsidRPr="00F35E5A">
        <w:rPr>
          <w:rFonts w:cs="Times New Roman"/>
          <w:szCs w:val="24"/>
        </w:rPr>
        <w:t>(</w:t>
      </w:r>
      <w:r w:rsidR="00F35E5A" w:rsidRPr="00F35E5A">
        <w:rPr>
          <w:rFonts w:cs="Times New Roman"/>
          <w:i/>
          <w:iCs/>
          <w:szCs w:val="24"/>
        </w:rPr>
        <w:t>8</w:t>
      </w:r>
      <w:r w:rsidR="00F35E5A" w:rsidRPr="00F35E5A">
        <w:rPr>
          <w:rFonts w:cs="Times New Roman"/>
          <w:szCs w:val="24"/>
        </w:rPr>
        <w:t xml:space="preserve">, </w:t>
      </w:r>
      <w:r w:rsidR="00F35E5A" w:rsidRPr="00F35E5A">
        <w:rPr>
          <w:rFonts w:cs="Times New Roman"/>
          <w:i/>
          <w:iCs/>
          <w:szCs w:val="24"/>
        </w:rPr>
        <w:t>9</w:t>
      </w:r>
      <w:r w:rsidR="00F35E5A" w:rsidRPr="00F35E5A">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25E192E3"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F35E5A">
        <w:rPr>
          <w:rFonts w:cs="Times New Roman"/>
          <w:szCs w:val="20"/>
        </w:rPr>
        <w:instrText xml:space="preserve"> ADDIN ZOTERO_ITEM CSL_CITATION {"citationID":"Vsee7P3D","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F35E5A" w:rsidRPr="00F35E5A">
        <w:rPr>
          <w:rFonts w:cs="Times New Roman"/>
          <w:szCs w:val="24"/>
        </w:rPr>
        <w:t>(</w:t>
      </w:r>
      <w:r w:rsidR="00F35E5A" w:rsidRPr="00F35E5A">
        <w:rPr>
          <w:rFonts w:cs="Times New Roman"/>
          <w:i/>
          <w:iCs/>
          <w:szCs w:val="24"/>
        </w:rPr>
        <w:t>9</w:t>
      </w:r>
      <w:r w:rsidR="00F35E5A" w:rsidRPr="00F35E5A">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quit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the index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F35E5A">
        <w:rPr>
          <w:rFonts w:cs="Times New Roman"/>
          <w:szCs w:val="20"/>
        </w:rPr>
        <w:instrText xml:space="preserve"> ADDIN ZOTERO_ITEM CSL_CITATION {"citationID":"R6yDJE9v","properties":{"formattedCitation":"({\\i{}9}, {\\i{}10})","plainCitation":"(9, 1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F35E5A" w:rsidRPr="00F35E5A">
        <w:rPr>
          <w:rFonts w:cs="Times New Roman"/>
          <w:szCs w:val="24"/>
        </w:rPr>
        <w:t>(</w:t>
      </w:r>
      <w:r w:rsidR="00F35E5A" w:rsidRPr="00F35E5A">
        <w:rPr>
          <w:rFonts w:cs="Times New Roman"/>
          <w:i/>
          <w:iCs/>
          <w:szCs w:val="24"/>
        </w:rPr>
        <w:t>9</w:t>
      </w:r>
      <w:r w:rsidR="00F35E5A" w:rsidRPr="00F35E5A">
        <w:rPr>
          <w:rFonts w:cs="Times New Roman"/>
          <w:szCs w:val="24"/>
        </w:rPr>
        <w:t xml:space="preserve">, </w:t>
      </w:r>
      <w:r w:rsidR="00F35E5A" w:rsidRPr="00F35E5A">
        <w:rPr>
          <w:rFonts w:cs="Times New Roman"/>
          <w:i/>
          <w:iCs/>
          <w:szCs w:val="24"/>
        </w:rPr>
        <w:t>10</w:t>
      </w:r>
      <w:r w:rsidR="00F35E5A" w:rsidRPr="00F35E5A">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F35E5A">
        <w:rPr>
          <w:rFonts w:cs="Times New Roman"/>
          <w:szCs w:val="20"/>
        </w:rPr>
        <w:instrText xml:space="preserve"> ADDIN ZOTERO_ITEM CSL_CITATION {"citationID":"73zzUVDo","properties":{"formattedCitation":"({\\i{}11})","plainCitation":"(11)","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F35E5A" w:rsidRPr="00F35E5A">
        <w:rPr>
          <w:rFonts w:cs="Times New Roman"/>
          <w:szCs w:val="24"/>
        </w:rPr>
        <w:t>(</w:t>
      </w:r>
      <w:r w:rsidR="00F35E5A" w:rsidRPr="00F35E5A">
        <w:rPr>
          <w:rFonts w:cs="Times New Roman"/>
          <w:i/>
          <w:iCs/>
          <w:szCs w:val="24"/>
        </w:rPr>
        <w:t>11</w:t>
      </w:r>
      <w:r w:rsidR="00F35E5A" w:rsidRPr="00F35E5A">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e concept of travel time reliability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w:t>
      </w:r>
      <w:r w:rsidR="005F4319">
        <w:rPr>
          <w:rFonts w:cs="Times New Roman"/>
          <w:szCs w:val="20"/>
        </w:rPr>
        <w:lastRenderedPageBreak/>
        <w:t xml:space="preserve">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0AC3ED55" w:rsidR="00BA52F4" w:rsidRDefault="003F1FC2" w:rsidP="00DE1C65">
      <w:pPr>
        <w:spacing w:before="120" w:after="120" w:line="240" w:lineRule="auto"/>
        <w:ind w:firstLine="720"/>
        <w:jc w:val="both"/>
        <w:rPr>
          <w:rFonts w:cs="Times New Roman"/>
          <w:szCs w:val="20"/>
        </w:rPr>
      </w:pPr>
      <w:r>
        <w:rPr>
          <w:rFonts w:cs="Times New Roman"/>
          <w:szCs w:val="20"/>
        </w:rPr>
        <w:t>Similarly, 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the variation of accessibility</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t xml:space="preserve">Gu et al. </w:t>
      </w:r>
      <w:r w:rsidR="00F579EE">
        <w:rPr>
          <w:rFonts w:cs="Times New Roman"/>
          <w:szCs w:val="20"/>
        </w:rPr>
        <w:fldChar w:fldCharType="begin"/>
      </w:r>
      <w:r w:rsidR="00F35E5A">
        <w:rPr>
          <w:rFonts w:cs="Times New Roman"/>
          <w:szCs w:val="20"/>
        </w:rPr>
        <w:instrText xml:space="preserve"> ADDIN ZOTERO_ITEM CSL_CITATION {"citationID":"zZzMsb7r","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F579EE">
        <w:rPr>
          <w:rFonts w:cs="Times New Roman"/>
          <w:szCs w:val="20"/>
        </w:rPr>
        <w:fldChar w:fldCharType="separate"/>
      </w:r>
      <w:r w:rsidR="00F35E5A" w:rsidRPr="00F35E5A">
        <w:rPr>
          <w:rFonts w:cs="Times New Roman"/>
          <w:szCs w:val="24"/>
        </w:rPr>
        <w:t>(</w:t>
      </w:r>
      <w:r w:rsidR="00F35E5A" w:rsidRPr="00F35E5A">
        <w:rPr>
          <w:rFonts w:cs="Times New Roman"/>
          <w:i/>
          <w:iCs/>
          <w:szCs w:val="24"/>
        </w:rPr>
        <w:t>9</w:t>
      </w:r>
      <w:r w:rsidR="00F35E5A" w:rsidRPr="00F35E5A">
        <w:rPr>
          <w:rFonts w:cs="Times New Roman"/>
          <w:szCs w:val="24"/>
        </w:rPr>
        <w:t>)</w:t>
      </w:r>
      <w:r w:rsidR="00F579EE">
        <w:rPr>
          <w:rFonts w:cs="Times New Roman"/>
          <w:szCs w:val="20"/>
        </w:rPr>
        <w:fldChar w:fldCharType="end"/>
      </w:r>
      <w:r w:rsidR="00F579EE">
        <w:rPr>
          <w:rFonts w:cs="Times New Roman"/>
          <w:szCs w:val="20"/>
        </w:rPr>
        <w:t xml:space="preserve"> discussed transport reliability associated with accessibility, i.e., the variation of accessibility. </w:t>
      </w:r>
      <w:proofErr w:type="spellStart"/>
      <w:r w:rsidR="00F579EE">
        <w:rPr>
          <w:rFonts w:cs="Times New Roman"/>
          <w:szCs w:val="20"/>
        </w:rPr>
        <w:t>D’este</w:t>
      </w:r>
      <w:proofErr w:type="spellEnd"/>
      <w:r w:rsidR="00F579EE">
        <w:rPr>
          <w:rFonts w:cs="Times New Roman"/>
          <w:szCs w:val="20"/>
        </w:rPr>
        <w:t xml:space="preserve"> and Taylor </w:t>
      </w:r>
      <w:r w:rsidR="00F579EE">
        <w:rPr>
          <w:rFonts w:cs="Times New Roman"/>
          <w:szCs w:val="20"/>
        </w:rPr>
        <w:fldChar w:fldCharType="begin"/>
      </w:r>
      <w:r w:rsidR="00F35E5A">
        <w:rPr>
          <w:rFonts w:cs="Times New Roman"/>
          <w:szCs w:val="20"/>
        </w:rPr>
        <w:instrText xml:space="preserve"> ADDIN ZOTERO_ITEM CSL_CITATION {"citationID":"UkNmqK0T","properties":{"formattedCitation":"({\\i{}12})","plainCitation":"(12)","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F35E5A" w:rsidRPr="00F35E5A">
        <w:rPr>
          <w:rFonts w:cs="Times New Roman"/>
          <w:szCs w:val="24"/>
        </w:rPr>
        <w:t>(</w:t>
      </w:r>
      <w:r w:rsidR="00F35E5A" w:rsidRPr="00F35E5A">
        <w:rPr>
          <w:rFonts w:cs="Times New Roman"/>
          <w:i/>
          <w:iCs/>
          <w:szCs w:val="24"/>
        </w:rPr>
        <w:t>12</w:t>
      </w:r>
      <w:r w:rsidR="00F35E5A" w:rsidRPr="00F35E5A">
        <w:rPr>
          <w:rFonts w:cs="Times New Roman"/>
          <w:szCs w:val="24"/>
        </w:rPr>
        <w:t>)</w:t>
      </w:r>
      <w:r w:rsidR="00F579EE">
        <w:rPr>
          <w:rFonts w:cs="Times New Roman"/>
          <w:szCs w:val="20"/>
        </w:rPr>
        <w:fldChar w:fldCharType="end"/>
      </w:r>
      <w:r w:rsidR="00F579EE">
        <w:rPr>
          <w:rFonts w:cs="Times New Roman"/>
          <w:szCs w:val="20"/>
        </w:rPr>
        <w:t xml:space="preserve"> and Taylor and </w:t>
      </w:r>
      <w:proofErr w:type="spellStart"/>
      <w:r w:rsidR="00F579EE">
        <w:rPr>
          <w:rFonts w:cs="Times New Roman"/>
          <w:szCs w:val="20"/>
        </w:rPr>
        <w:t>D’este</w:t>
      </w:r>
      <w:proofErr w:type="spellEnd"/>
      <w:r w:rsidR="00F579EE">
        <w:rPr>
          <w:rFonts w:cs="Times New Roman"/>
          <w:szCs w:val="20"/>
        </w:rPr>
        <w:t xml:space="preserve"> </w:t>
      </w:r>
      <w:r w:rsidR="00F579EE">
        <w:rPr>
          <w:rFonts w:cs="Times New Roman"/>
          <w:szCs w:val="20"/>
        </w:rPr>
        <w:fldChar w:fldCharType="begin"/>
      </w:r>
      <w:r w:rsidR="00F35E5A">
        <w:rPr>
          <w:rFonts w:cs="Times New Roman"/>
          <w:szCs w:val="20"/>
        </w:rPr>
        <w:instrText xml:space="preserve"> ADDIN ZOTERO_ITEM CSL_CITATION {"citationID":"jJKANUkQ","properties":{"formattedCitation":"({\\i{}13})","plainCitation":"(13)","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F35E5A" w:rsidRPr="00F35E5A">
        <w:rPr>
          <w:rFonts w:cs="Times New Roman"/>
          <w:szCs w:val="24"/>
        </w:rPr>
        <w:t>(</w:t>
      </w:r>
      <w:r w:rsidR="00F35E5A" w:rsidRPr="00F35E5A">
        <w:rPr>
          <w:rFonts w:cs="Times New Roman"/>
          <w:i/>
          <w:iCs/>
          <w:szCs w:val="24"/>
        </w:rPr>
        <w:t>13</w:t>
      </w:r>
      <w:r w:rsidR="00F35E5A" w:rsidRPr="00F35E5A">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ith the idea of accessibility. </w:t>
      </w:r>
      <w:r w:rsidR="004C77EA">
        <w:rPr>
          <w:rFonts w:cs="Times New Roman"/>
          <w:szCs w:val="20"/>
        </w:rPr>
        <w:t xml:space="preserve">On the other hand, </w:t>
      </w:r>
      <w:r w:rsidR="00347445">
        <w:rPr>
          <w:rFonts w:cs="Times New Roman"/>
          <w:szCs w:val="20"/>
        </w:rPr>
        <w:t xml:space="preserve">just like travel time reliability, </w:t>
      </w:r>
      <w:r w:rsidR="00576011">
        <w:rPr>
          <w:rFonts w:cs="Times New Roman"/>
          <w:szCs w:val="20"/>
        </w:rPr>
        <w:t xml:space="preserve">accessibility reliability can also be defined as the variation between expected/scheduled accessibility and actual accessibility. </w:t>
      </w:r>
      <w:r w:rsidR="00690D62">
        <w:rPr>
          <w:rFonts w:cs="Times New Roman"/>
          <w:szCs w:val="20"/>
        </w:rPr>
        <w:t xml:space="preserve">Wessel, Allen, and Farber </w:t>
      </w:r>
      <w:r w:rsidR="00690D62">
        <w:rPr>
          <w:rFonts w:cs="Times New Roman"/>
          <w:szCs w:val="20"/>
        </w:rPr>
        <w:fldChar w:fldCharType="begin"/>
      </w:r>
      <w:r w:rsidR="00F35E5A">
        <w:rPr>
          <w:rFonts w:cs="Times New Roman"/>
          <w:szCs w:val="20"/>
        </w:rPr>
        <w:instrText xml:space="preserve"> ADDIN ZOTERO_ITEM CSL_CITATION {"citationID":"Z2qN4HGL","properties":{"formattedCitation":"({\\i{}14})","plainCitation":"(14)","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F35E5A" w:rsidRPr="00F35E5A">
        <w:rPr>
          <w:rFonts w:cs="Times New Roman"/>
          <w:szCs w:val="24"/>
        </w:rPr>
        <w:t>(</w:t>
      </w:r>
      <w:r w:rsidR="00F35E5A" w:rsidRPr="00F35E5A">
        <w:rPr>
          <w:rFonts w:cs="Times New Roman"/>
          <w:i/>
          <w:iCs/>
          <w:szCs w:val="24"/>
        </w:rPr>
        <w:t>14</w:t>
      </w:r>
      <w:r w:rsidR="00F35E5A" w:rsidRPr="00F35E5A">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F35E5A">
        <w:rPr>
          <w:rFonts w:cs="Times New Roman"/>
          <w:szCs w:val="20"/>
        </w:rPr>
        <w:instrText xml:space="preserve"> ADDIN ZOTERO_ITEM CSL_CITATION {"citationID":"ZQ7fFd6r","properties":{"formattedCitation":"({\\i{}15})","plainCitation":"(15)","noteIndex":0},"citationItems":[{"id":"PK7tV2B3/h72JHAht","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F35E5A" w:rsidRPr="00F35E5A">
        <w:rPr>
          <w:rFonts w:cs="Times New Roman"/>
          <w:szCs w:val="24"/>
        </w:rPr>
        <w:t>(</w:t>
      </w:r>
      <w:r w:rsidR="00F35E5A" w:rsidRPr="00F35E5A">
        <w:rPr>
          <w:rFonts w:cs="Times New Roman"/>
          <w:i/>
          <w:iCs/>
          <w:szCs w:val="24"/>
        </w:rPr>
        <w:t>15</w:t>
      </w:r>
      <w:r w:rsidR="00F35E5A" w:rsidRPr="00F35E5A">
        <w:rPr>
          <w:rFonts w:cs="Times New Roman"/>
          <w:szCs w:val="24"/>
        </w:rPr>
        <w:t>)</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690D62">
        <w:rPr>
          <w:rFonts w:cs="Times New Roman"/>
          <w:szCs w:val="20"/>
        </w:rPr>
        <w:t>retrospectively collected historical General Transit Feed Specification real-time (GTFS-RT) data to</w:t>
      </w:r>
      <w:r w:rsidR="00277760">
        <w:rPr>
          <w:rFonts w:cs="Times New Roman"/>
          <w:szCs w:val="20"/>
        </w:rPr>
        <w:t xml:space="preserve"> calculate actual delivered accessibility</w:t>
      </w:r>
      <w:r w:rsidR="00690D62">
        <w:rPr>
          <w:rFonts w:cs="Times New Roman"/>
          <w:szCs w:val="20"/>
        </w:rPr>
        <w:t>.</w:t>
      </w:r>
      <w:r w:rsidR="00277760">
        <w:rPr>
          <w:rFonts w:cs="Times New Roman"/>
          <w:szCs w:val="20"/>
        </w:rPr>
        <w:t xml:space="preserve"> T</w:t>
      </w:r>
      <w:r w:rsidR="00054926">
        <w:rPr>
          <w:rFonts w:cs="Times New Roman"/>
          <w:szCs w:val="20"/>
        </w:rPr>
        <w:t xml:space="preserve">hey conclude that schedule-based accessibility </w:t>
      </w:r>
      <w:r w:rsidR="00490B2E">
        <w:rPr>
          <w:rFonts w:cs="Times New Roman"/>
          <w:szCs w:val="20"/>
        </w:rPr>
        <w:t xml:space="preserve">is unreliable and cannot represent the actual experience of transit users. </w:t>
      </w:r>
      <w:r w:rsidR="00690D62">
        <w:rPr>
          <w:rFonts w:cs="Times New Roman"/>
          <w:szCs w:val="20"/>
        </w:rPr>
        <w:t xml:space="preserve">However, the </w:t>
      </w:r>
      <w:r w:rsidR="00894ABB">
        <w:rPr>
          <w:rFonts w:cs="Times New Roman"/>
          <w:szCs w:val="20"/>
        </w:rPr>
        <w:t>retrospective 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know </w:t>
      </w:r>
      <w:r w:rsidR="00490B2E" w:rsidRPr="009C5A1E">
        <w:rPr>
          <w:rFonts w:cs="Times New Roman"/>
          <w:i/>
          <w:iCs/>
          <w:szCs w:val="20"/>
        </w:rPr>
        <w:t>a priori</w:t>
      </w:r>
      <w:r w:rsidR="00490B2E">
        <w:rPr>
          <w:rFonts w:cs="Times New Roman"/>
          <w:szCs w:val="20"/>
        </w:rPr>
        <w:t xml:space="preserve"> the actual arrival time of vehicles, which is not attainable before the event happens. </w:t>
      </w:r>
      <w:r w:rsidR="00894ABB">
        <w:rPr>
          <w:rFonts w:cs="Times New Roman"/>
          <w:szCs w:val="20"/>
        </w:rPr>
        <w:t xml:space="preserve">This also means the retrospective measure cannot be an accurate representation of users’ actual experienced accessibility. </w:t>
      </w:r>
    </w:p>
    <w:p w14:paraId="7A8DA9AA" w14:textId="46CD31D2" w:rsidR="00006D1E" w:rsidRDefault="00894ABB" w:rsidP="00DE1C65">
      <w:pPr>
        <w:spacing w:before="120" w:after="120" w:line="240" w:lineRule="auto"/>
        <w:ind w:firstLine="720"/>
        <w:jc w:val="both"/>
        <w:rPr>
          <w:rFonts w:cs="Times New Roman"/>
          <w:szCs w:val="20"/>
        </w:rPr>
      </w:pPr>
      <w:r>
        <w:rPr>
          <w:rFonts w:cs="Times New Roman"/>
          <w:szCs w:val="20"/>
        </w:rPr>
        <w:t xml:space="preserve">To 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F35E5A">
        <w:rPr>
          <w:rFonts w:cs="Times New Roman"/>
          <w:szCs w:val="20"/>
        </w:rPr>
        <w:instrText xml:space="preserve"> ADDIN ZOTERO_ITEM CSL_CITATION {"citationID":"Kl53SiGM","properties":{"formattedCitation":"({\\i{}5})","plainCitation":"(5)","noteIndex":0},"citationItems":[{"id":"PK7tV2B3/5i6GOIwB","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00F35E5A" w:rsidRPr="00F35E5A">
        <w:rPr>
          <w:rFonts w:cs="Times New Roman"/>
          <w:szCs w:val="24"/>
        </w:rPr>
        <w:t>(</w:t>
      </w:r>
      <w:r w:rsidR="00F35E5A" w:rsidRPr="00F35E5A">
        <w:rPr>
          <w:rFonts w:cs="Times New Roman"/>
          <w:i/>
          <w:iCs/>
          <w:szCs w:val="24"/>
        </w:rPr>
        <w:t>5</w:t>
      </w:r>
      <w:r w:rsidR="00F35E5A" w:rsidRPr="00F35E5A">
        <w:rPr>
          <w:rFonts w:cs="Times New Roman"/>
          <w:szCs w:val="24"/>
        </w:rPr>
        <w:t>)</w:t>
      </w:r>
      <w:r>
        <w:rPr>
          <w:rFonts w:cs="Times New Roman"/>
          <w:szCs w:val="20"/>
        </w:rPr>
        <w:fldChar w:fldCharType="end"/>
      </w:r>
      <w:r>
        <w:rPr>
          <w:rFonts w:cs="Times New Roman"/>
          <w:szCs w:val="20"/>
        </w:rPr>
        <w:t xml:space="preserve"> introduced realizable real-time accessibility </w:t>
      </w:r>
      <w:r w:rsidR="00B45ABC">
        <w:rPr>
          <w:rFonts w:cs="Times New Roman"/>
          <w:szCs w:val="20"/>
        </w:rPr>
        <w:t xml:space="preserve">as a more realistic measure of transit users’ accessibility experience. The paper also introduced 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e measure represents the degree to which expected measure overestimate actual accessibility, as well as the fidelity of public transit systems to deliver an accurate and reliable service. </w:t>
      </w:r>
    </w:p>
    <w:p w14:paraId="663020FF" w14:textId="6F7870D6"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can be measured by the decline of accessibility reliability or increase of accessibility unreliability during a disruption, while recoverability can be measured by the recovery period of accessibility reliability during a disruption. Note that unreliability as a system performance measure exists even without a disruption. </w:t>
      </w:r>
      <w:r w:rsidR="00162B7B">
        <w:rPr>
          <w:rFonts w:cs="Times New Roman"/>
          <w:szCs w:val="20"/>
        </w:rPr>
        <w:t>We will use this theoretical framework in our following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0E036E7E" w:rsidR="00472AE9" w:rsidRDefault="00472AE9" w:rsidP="00DE1C65">
      <w:pPr>
        <w:spacing w:before="120" w:after="120" w:line="240" w:lineRule="auto"/>
        <w:jc w:val="both"/>
        <w:rPr>
          <w:rFonts w:cs="Times New Roman"/>
          <w:szCs w:val="20"/>
        </w:rPr>
      </w:pPr>
      <w:r>
        <w:rPr>
          <w:rFonts w:cs="Times New Roman"/>
          <w:szCs w:val="20"/>
        </w:rPr>
        <w:t>Depending on the effects, persistency, and frequency of the event, we can categorize all disruptions</w:t>
      </w:r>
      <w:r w:rsidR="00E358E0">
        <w:rPr>
          <w:rFonts w:cs="Times New Roman"/>
          <w:szCs w:val="20"/>
        </w:rPr>
        <w:t xml:space="preserve"> by</w:t>
      </w:r>
      <w:r>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F35E5A">
        <w:rPr>
          <w:rFonts w:cs="Times New Roman"/>
          <w:szCs w:val="20"/>
        </w:rPr>
        <w:instrText xml:space="preserve"> ADDIN ZOTERO_ITEM CSL_CITATION {"citationID":"maIzNIV2","properties":{"formattedCitation":"({\\i{}16})","plainCitation":"(16)","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F35E5A" w:rsidRPr="00F35E5A">
        <w:rPr>
          <w:rFonts w:cs="Times New Roman"/>
          <w:szCs w:val="24"/>
        </w:rPr>
        <w:t>(</w:t>
      </w:r>
      <w:r w:rsidR="00F35E5A" w:rsidRPr="00F35E5A">
        <w:rPr>
          <w:rFonts w:cs="Times New Roman"/>
          <w:i/>
          <w:iCs/>
          <w:szCs w:val="24"/>
        </w:rPr>
        <w:t>16</w:t>
      </w:r>
      <w:r w:rsidR="00F35E5A" w:rsidRPr="00F35E5A">
        <w:rPr>
          <w:rFonts w:cs="Times New Roman"/>
          <w:szCs w:val="24"/>
        </w:rPr>
        <w:t>)</w:t>
      </w:r>
      <w:r w:rsidR="004E5071">
        <w:rPr>
          <w:rFonts w:cs="Times New Roman"/>
          <w:szCs w:val="20"/>
        </w:rPr>
        <w:fldChar w:fldCharType="end"/>
      </w:r>
      <w:r w:rsidR="00367F02">
        <w:rPr>
          <w:rFonts w:cs="Times New Roman"/>
          <w:szCs w:val="20"/>
        </w:rPr>
        <w:t>,</w:t>
      </w:r>
      <w:r>
        <w:rPr>
          <w:rFonts w:cs="Times New Roman"/>
          <w:szCs w:val="20"/>
        </w:rPr>
        <w:t xml:space="preserve"> 2) planned and unplanned </w:t>
      </w:r>
      <w:r>
        <w:rPr>
          <w:rFonts w:cs="Times New Roman"/>
          <w:szCs w:val="20"/>
        </w:rPr>
        <w:fldChar w:fldCharType="begin" w:fldLock="1"/>
      </w:r>
      <w:r w:rsidR="00F35E5A">
        <w:rPr>
          <w:rFonts w:cs="Times New Roman"/>
          <w:szCs w:val="20"/>
        </w:rPr>
        <w:instrText xml:space="preserve"> ADDIN ZOTERO_ITEM CSL_CITATION {"citationID":"n0fO5UOq","properties":{"formattedCitation":"({\\i{}17})","plainCitation":"(17)","noteIndex":0},"citationItems":[{"id":"PK7tV2B3/PZZjUX7r","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00F35E5A" w:rsidRPr="00F35E5A">
        <w:rPr>
          <w:rFonts w:cs="Times New Roman"/>
          <w:szCs w:val="24"/>
        </w:rPr>
        <w:t>(</w:t>
      </w:r>
      <w:r w:rsidR="00F35E5A" w:rsidRPr="00F35E5A">
        <w:rPr>
          <w:rFonts w:cs="Times New Roman"/>
          <w:i/>
          <w:iCs/>
          <w:szCs w:val="24"/>
        </w:rPr>
        <w:t>17</w:t>
      </w:r>
      <w:r w:rsidR="00F35E5A" w:rsidRPr="00F35E5A">
        <w:rPr>
          <w:rFonts w:cs="Times New Roman"/>
          <w:szCs w:val="24"/>
        </w:rPr>
        <w:t>)</w:t>
      </w:r>
      <w:r>
        <w:rPr>
          <w:rFonts w:cs="Times New Roman"/>
          <w:szCs w:val="20"/>
        </w:rPr>
        <w:fldChar w:fldCharType="end"/>
      </w:r>
      <w:r w:rsidR="00367F02">
        <w:rPr>
          <w:rFonts w:cs="Times New Roman"/>
          <w:szCs w:val="20"/>
        </w:rPr>
        <w:t>,</w:t>
      </w:r>
      <w:r>
        <w:rPr>
          <w:rFonts w:cs="Times New Roman"/>
          <w:szCs w:val="20"/>
        </w:rPr>
        <w:t xml:space="preserve"> </w:t>
      </w:r>
      <w:r w:rsidR="00367F02">
        <w:rPr>
          <w:rFonts w:cs="Times New Roman"/>
          <w:szCs w:val="20"/>
        </w:rPr>
        <w:t xml:space="preserve">and </w:t>
      </w:r>
      <w:r>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F35E5A">
        <w:rPr>
          <w:rFonts w:cs="Times New Roman"/>
          <w:szCs w:val="20"/>
        </w:rPr>
        <w:instrText xml:space="preserve"> ADDIN ZOTERO_ITEM CSL_CITATION {"citationID":"iIMmE5Th","properties":{"formattedCitation":"({\\i{}2}, {\\i{}16})","plainCitation":"(2, 16)","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F35E5A" w:rsidRPr="00F35E5A">
        <w:rPr>
          <w:rFonts w:cs="Times New Roman"/>
          <w:szCs w:val="24"/>
        </w:rPr>
        <w:t>(</w:t>
      </w:r>
      <w:r w:rsidR="00F35E5A" w:rsidRPr="00F35E5A">
        <w:rPr>
          <w:rFonts w:cs="Times New Roman"/>
          <w:i/>
          <w:iCs/>
          <w:szCs w:val="24"/>
        </w:rPr>
        <w:t>2</w:t>
      </w:r>
      <w:r w:rsidR="00F35E5A" w:rsidRPr="00F35E5A">
        <w:rPr>
          <w:rFonts w:cs="Times New Roman"/>
          <w:szCs w:val="24"/>
        </w:rPr>
        <w:t xml:space="preserve">, </w:t>
      </w:r>
      <w:r w:rsidR="00F35E5A" w:rsidRPr="00F35E5A">
        <w:rPr>
          <w:rFonts w:cs="Times New Roman"/>
          <w:i/>
          <w:iCs/>
          <w:szCs w:val="24"/>
        </w:rPr>
        <w:t>16</w:t>
      </w:r>
      <w:r w:rsidR="00F35E5A" w:rsidRPr="00F35E5A">
        <w:rPr>
          <w:rFonts w:cs="Times New Roman"/>
          <w:szCs w:val="24"/>
        </w:rPr>
        <w:t>)</w:t>
      </w:r>
      <w:r w:rsidR="0002262A">
        <w:rPr>
          <w:rFonts w:cs="Times New Roman"/>
          <w:szCs w:val="20"/>
        </w:rPr>
        <w:fldChar w:fldCharType="end"/>
      </w:r>
      <w:r>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Pr>
          <w:rFonts w:cs="Times New Roman"/>
          <w:szCs w:val="20"/>
        </w:rPr>
        <w:t>.</w:t>
      </w:r>
    </w:p>
    <w:p w14:paraId="660A7D09" w14:textId="39913FDA"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1) should be short in time span and</w:t>
      </w:r>
      <w:r w:rsidR="001631E4">
        <w:rPr>
          <w:rFonts w:cs="Times New Roman"/>
          <w:szCs w:val="20"/>
        </w:rPr>
        <w:t xml:space="preserve"> usually</w:t>
      </w:r>
      <w:r w:rsidR="004E5F6E">
        <w:rPr>
          <w:rFonts w:cs="Times New Roman"/>
          <w:szCs w:val="20"/>
        </w:rPr>
        <w:t xml:space="preserve">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 xml:space="preserve">will not change the schedule of the transit system. In </w:t>
      </w:r>
      <w:r w:rsidR="003C64C5">
        <w:rPr>
          <w:rFonts w:cs="Times New Roman"/>
          <w:szCs w:val="20"/>
        </w:rPr>
        <w:lastRenderedPageBreak/>
        <w:t>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091D617E" w:rsidR="00CE3B95" w:rsidRDefault="00B46EF3" w:rsidP="00DE1C65">
      <w:pPr>
        <w:spacing w:before="120" w:after="120" w:line="240" w:lineRule="auto"/>
        <w:jc w:val="both"/>
        <w:rPr>
          <w:rFonts w:cs="Times New Roman"/>
          <w:szCs w:val="20"/>
        </w:rPr>
      </w:pPr>
      <w:r>
        <w:rPr>
          <w:rFonts w:cs="Times New Roman"/>
          <w:szCs w:val="20"/>
        </w:rPr>
        <w:tab/>
        <w:t>A primary example is traffic. As most public transit systems share same roads with other vehicles (except systems with dedicated bus lanes and subways), traffic on roads can significantly impact the on-time performance of the buses</w:t>
      </w:r>
      <w:r w:rsidR="006C25FC">
        <w:rPr>
          <w:rFonts w:cs="Times New Roman"/>
          <w:szCs w:val="20"/>
        </w:rPr>
        <w:t xml:space="preserve"> </w:t>
      </w:r>
      <w:r w:rsidR="006C25FC">
        <w:rPr>
          <w:rFonts w:cs="Times New Roman"/>
          <w:szCs w:val="20"/>
        </w:rPr>
        <w:fldChar w:fldCharType="begin"/>
      </w:r>
      <w:r w:rsidR="00F35E5A">
        <w:rPr>
          <w:rFonts w:cs="Times New Roman"/>
          <w:szCs w:val="20"/>
        </w:rPr>
        <w:instrText xml:space="preserve"> ADDIN ZOTERO_ITEM CSL_CITATION {"citationID":"Dl0wFLuJ","properties":{"formattedCitation":"({\\i{}2}, {\\i{}11})","plainCitation":"(2, 11)","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F35E5A" w:rsidRPr="00F35E5A">
        <w:rPr>
          <w:rFonts w:cs="Times New Roman"/>
          <w:szCs w:val="24"/>
        </w:rPr>
        <w:t>(</w:t>
      </w:r>
      <w:r w:rsidR="00F35E5A" w:rsidRPr="00F35E5A">
        <w:rPr>
          <w:rFonts w:cs="Times New Roman"/>
          <w:i/>
          <w:iCs/>
          <w:szCs w:val="24"/>
        </w:rPr>
        <w:t>2</w:t>
      </w:r>
      <w:r w:rsidR="00F35E5A" w:rsidRPr="00F35E5A">
        <w:rPr>
          <w:rFonts w:cs="Times New Roman"/>
          <w:szCs w:val="24"/>
        </w:rPr>
        <w:t xml:space="preserve">, </w:t>
      </w:r>
      <w:r w:rsidR="00F35E5A" w:rsidRPr="00F35E5A">
        <w:rPr>
          <w:rFonts w:cs="Times New Roman"/>
          <w:i/>
          <w:iCs/>
          <w:szCs w:val="24"/>
        </w:rPr>
        <w:t>11</w:t>
      </w:r>
      <w:r w:rsidR="00F35E5A" w:rsidRPr="00F35E5A">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6C25FC">
        <w:rPr>
          <w:rFonts w:cs="Times New Roman"/>
          <w:szCs w:val="20"/>
        </w:rPr>
        <w:t xml:space="preserve">disruptive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F16B77">
        <w:rPr>
          <w:rFonts w:cs="Times New Roman"/>
          <w:szCs w:val="20"/>
        </w:rPr>
        <w:instrText xml:space="preserve"> ADDIN ZOTERO_ITEM CSL_CITATION {"citationID":"i3zHVKC0","properties":{"formattedCitation":"({\\i{}18}, {\\i{}19})","plainCitation":"(18, 19)","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F16B77" w:rsidRPr="00F16B77">
        <w:rPr>
          <w:rFonts w:cs="Times New Roman"/>
          <w:szCs w:val="24"/>
        </w:rPr>
        <w:t>(</w:t>
      </w:r>
      <w:r w:rsidR="00F16B77" w:rsidRPr="00F16B77">
        <w:rPr>
          <w:rFonts w:cs="Times New Roman"/>
          <w:i/>
          <w:iCs/>
          <w:szCs w:val="24"/>
        </w:rPr>
        <w:t>18</w:t>
      </w:r>
      <w:r w:rsidR="00F16B77" w:rsidRPr="00F16B77">
        <w:rPr>
          <w:rFonts w:cs="Times New Roman"/>
          <w:szCs w:val="24"/>
        </w:rPr>
        <w:t xml:space="preserve">, </w:t>
      </w:r>
      <w:r w:rsidR="00F16B77" w:rsidRPr="00F16B77">
        <w:rPr>
          <w:rFonts w:cs="Times New Roman"/>
          <w:i/>
          <w:iCs/>
          <w:szCs w:val="24"/>
        </w:rPr>
        <w:t>19</w:t>
      </w:r>
      <w:r w:rsidR="00F16B77" w:rsidRPr="00F16B77">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C64D5C">
        <w:rPr>
          <w:rFonts w:cs="Times New Roman"/>
          <w:szCs w:val="20"/>
        </w:rPr>
        <w:t xml:space="preserve">large </w:t>
      </w:r>
      <w:r w:rsidR="00766064">
        <w:rPr>
          <w:rFonts w:cs="Times New Roman"/>
          <w:szCs w:val="20"/>
        </w:rPr>
        <w:t>social gatherings</w:t>
      </w:r>
      <w:r w:rsidR="00CB0C9A">
        <w:rPr>
          <w:rFonts w:cs="Times New Roman"/>
          <w:szCs w:val="20"/>
        </w:rPr>
        <w:t xml:space="preserve"> or even terrorist attack</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F16B77">
        <w:rPr>
          <w:rFonts w:cs="Times New Roman"/>
          <w:szCs w:val="20"/>
        </w:rPr>
        <w:instrText xml:space="preserve"> ADDIN ZOTERO_ITEM CSL_CITATION {"citationID":"pS4BUghc","properties":{"formattedCitation":"({\\i{}20})","plainCitation":"(20)","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F16B77" w:rsidRPr="00F16B77">
        <w:rPr>
          <w:rFonts w:cs="Times New Roman"/>
          <w:szCs w:val="24"/>
        </w:rPr>
        <w:t>(</w:t>
      </w:r>
      <w:r w:rsidR="00F16B77" w:rsidRPr="00F16B77">
        <w:rPr>
          <w:rFonts w:cs="Times New Roman"/>
          <w:i/>
          <w:iCs/>
          <w:szCs w:val="24"/>
        </w:rPr>
        <w:t>20</w:t>
      </w:r>
      <w:r w:rsidR="00F16B77" w:rsidRPr="00F16B77">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d</w:t>
      </w:r>
      <w:r w:rsidR="00CC6163">
        <w:rPr>
          <w:rFonts w:cs="Times New Roman"/>
          <w:szCs w:val="20"/>
        </w:rPr>
        <w:t>ue to the momentary nature of these events and lack of reliable high-resolution data</w:t>
      </w:r>
      <w:r w:rsidR="00CC6163">
        <w:rPr>
          <w:rFonts w:cs="Times New Roman"/>
          <w:szCs w:val="20"/>
        </w:rPr>
        <w:t xml:space="preserve">, </w:t>
      </w:r>
      <w:r w:rsidR="00776F41">
        <w:rPr>
          <w:rFonts w:cs="Times New Roman"/>
          <w:szCs w:val="20"/>
        </w:rPr>
        <w:t>the research on this topic is still lacking</w:t>
      </w:r>
      <w:r w:rsidR="007B4378">
        <w:rPr>
          <w:rFonts w:cs="Times New Roman"/>
          <w:szCs w:val="20"/>
        </w:rPr>
        <w:t>.</w:t>
      </w:r>
      <w:r w:rsidR="00776F41">
        <w:rPr>
          <w:rFonts w:cs="Times New Roman"/>
          <w:szCs w:val="20"/>
        </w:rPr>
        <w:t xml:space="preserve"> </w:t>
      </w:r>
    </w:p>
    <w:p w14:paraId="40EB6F8A" w14:textId="017B8C1F"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w:t>
      </w:r>
      <w:r w:rsidR="00EF168D">
        <w:rPr>
          <w:rFonts w:cs="Times New Roman"/>
          <w:szCs w:val="20"/>
        </w:rPr>
        <w:t xml:space="preserve">e; 3) may land on a new normality,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11067EE8" w:rsidR="00355B69" w:rsidRDefault="00E11D21" w:rsidP="00DE1C65">
      <w:pPr>
        <w:spacing w:before="120" w:after="120" w:line="240" w:lineRule="auto"/>
        <w:ind w:firstLine="720"/>
        <w:jc w:val="both"/>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F16B77">
        <w:rPr>
          <w:rFonts w:cs="Times New Roman"/>
          <w:szCs w:val="20"/>
        </w:rPr>
        <w:instrText xml:space="preserve"> ADDIN ZOTERO_ITEM CSL_CITATION {"citationID":"f1NzLZfg","properties":{"formattedCitation":"({\\i{}21})","plainCitation":"(21)","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F16B77" w:rsidRPr="00F16B77">
        <w:rPr>
          <w:rFonts w:cs="Times New Roman"/>
          <w:szCs w:val="24"/>
        </w:rPr>
        <w:t>(</w:t>
      </w:r>
      <w:r w:rsidR="00F16B77" w:rsidRPr="00F16B77">
        <w:rPr>
          <w:rFonts w:cs="Times New Roman"/>
          <w:i/>
          <w:iCs/>
          <w:szCs w:val="24"/>
        </w:rPr>
        <w:t>21</w:t>
      </w:r>
      <w:r w:rsidR="00F16B77" w:rsidRPr="00F16B77">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F16B77">
        <w:rPr>
          <w:rFonts w:cs="Times New Roman"/>
          <w:szCs w:val="20"/>
        </w:rPr>
        <w:instrText xml:space="preserve"> ADDIN ZOTERO_ITEM CSL_CITATION {"citationID":"skNMJ5Us","properties":{"formattedCitation":"({\\i{}22})","plainCitation":"(22)","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F16B77" w:rsidRPr="00F16B77">
        <w:rPr>
          <w:rFonts w:cs="Times New Roman"/>
          <w:szCs w:val="24"/>
        </w:rPr>
        <w:t>(</w:t>
      </w:r>
      <w:r w:rsidR="00F16B77" w:rsidRPr="00F16B77">
        <w:rPr>
          <w:rFonts w:cs="Times New Roman"/>
          <w:i/>
          <w:iCs/>
          <w:szCs w:val="24"/>
        </w:rPr>
        <w:t>22</w:t>
      </w:r>
      <w:r w:rsidR="00F16B77" w:rsidRPr="00F16B77">
        <w:rPr>
          <w:rFonts w:cs="Times New Roman"/>
          <w:szCs w:val="24"/>
        </w:rPr>
        <w:t>)</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F16B77">
        <w:rPr>
          <w:rFonts w:cs="Times New Roman"/>
          <w:szCs w:val="20"/>
        </w:rPr>
        <w:instrText xml:space="preserve"> ADDIN ZOTERO_ITEM CSL_CITATION {"citationID":"vh27o2rm","properties":{"formattedCitation":"({\\i{}23})","plainCitation":"(23)","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F16B77" w:rsidRPr="00F16B77">
        <w:rPr>
          <w:rFonts w:cs="Times New Roman"/>
          <w:szCs w:val="24"/>
        </w:rPr>
        <w:t>(</w:t>
      </w:r>
      <w:r w:rsidR="00F16B77" w:rsidRPr="00F16B77">
        <w:rPr>
          <w:rFonts w:cs="Times New Roman"/>
          <w:i/>
          <w:iCs/>
          <w:szCs w:val="24"/>
        </w:rPr>
        <w:t>23</w:t>
      </w:r>
      <w:r w:rsidR="00F16B77" w:rsidRPr="00F16B77">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Allen and Farber </w:t>
      </w:r>
      <w:r w:rsidR="00583D74">
        <w:rPr>
          <w:rFonts w:cs="Times New Roman"/>
          <w:szCs w:val="20"/>
        </w:rPr>
        <w:fldChar w:fldCharType="begin"/>
      </w:r>
      <w:r w:rsidR="00F16B77">
        <w:rPr>
          <w:rFonts w:cs="Times New Roman"/>
          <w:szCs w:val="20"/>
        </w:rPr>
        <w:instrText xml:space="preserve"> ADDIN ZOTERO_ITEM CSL_CITATION {"citationID":"kOrUzrha","properties":{"formattedCitation":"({\\i{}24})","plainCitation":"(24)","noteIndex":0},"citationItems":[{"id":1672,"uris":["http://zotero.org/users/9738374/items/FB56RTFD"],"itemData":{"id":1672,"type":"article-journal","container-title":"Findings","journalAbbreviation":"Findings","note":"publisher: Findings Press","page":"24072","title":"Changes in transit accessibility to food banks in toronto during COVID-19","author":[{"family":"Allen","given":"Jeff"},{"family":"Farber","given":"Steven"}],"issued":{"date-parts":[["2021"]]}}}],"schema":"https://github.com/citation-style-language/schema/raw/master/csl-citation.json"} </w:instrText>
      </w:r>
      <w:r w:rsidR="00583D74">
        <w:rPr>
          <w:rFonts w:cs="Times New Roman"/>
          <w:szCs w:val="20"/>
        </w:rPr>
        <w:fldChar w:fldCharType="separate"/>
      </w:r>
      <w:r w:rsidR="00F16B77" w:rsidRPr="00F16B77">
        <w:rPr>
          <w:rFonts w:cs="Times New Roman"/>
          <w:szCs w:val="24"/>
        </w:rPr>
        <w:t>(</w:t>
      </w:r>
      <w:r w:rsidR="00F16B77" w:rsidRPr="00F16B77">
        <w:rPr>
          <w:rFonts w:cs="Times New Roman"/>
          <w:i/>
          <w:iCs/>
          <w:szCs w:val="24"/>
        </w:rPr>
        <w:t>24</w:t>
      </w:r>
      <w:r w:rsidR="00F16B77" w:rsidRPr="00F16B77">
        <w:rPr>
          <w:rFonts w:cs="Times New Roman"/>
          <w:szCs w:val="24"/>
        </w:rPr>
        <w:t>)</w:t>
      </w:r>
      <w:r w:rsidR="00583D74">
        <w:rPr>
          <w:rFonts w:cs="Times New Roman"/>
          <w:szCs w:val="20"/>
        </w:rPr>
        <w:fldChar w:fldCharType="end"/>
      </w:r>
      <w:r w:rsidR="00583D74">
        <w:rPr>
          <w:rFonts w:cs="Times New Roman"/>
          <w:szCs w:val="20"/>
        </w:rPr>
        <w:t xml:space="preserve"> found that </w:t>
      </w:r>
      <w:r w:rsidR="00826D65">
        <w:rPr>
          <w:rFonts w:cs="Times New Roman"/>
          <w:szCs w:val="20"/>
        </w:rPr>
        <w:t>newly opened</w:t>
      </w:r>
      <w:r w:rsidR="00006D1E">
        <w:rPr>
          <w:rFonts w:cs="Times New Roman"/>
          <w:szCs w:val="20"/>
        </w:rPr>
        <w:t xml:space="preserve"> food bank</w:t>
      </w:r>
      <w:r w:rsidR="00826D65">
        <w:rPr>
          <w:rFonts w:cs="Times New Roman"/>
          <w:szCs w:val="20"/>
        </w:rPr>
        <w:t xml:space="preserve"> locations increase food accessibility by 10% in Toronto during the pandemic.</w:t>
      </w:r>
    </w:p>
    <w:p w14:paraId="0D005F92" w14:textId="51AAF93C"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F16B77">
        <w:rPr>
          <w:rFonts w:cs="Times New Roman"/>
          <w:szCs w:val="20"/>
        </w:rPr>
        <w:instrText xml:space="preserve"> ADDIN ZOTERO_ITEM CSL_CITATION {"citationID":"9BaGFFZb","properties":{"formattedCitation":"({\\i{}25})","plainCitation":"(25)","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F16B77" w:rsidRPr="00F16B77">
        <w:rPr>
          <w:rFonts w:cs="Times New Roman"/>
          <w:szCs w:val="24"/>
        </w:rPr>
        <w:t>(</w:t>
      </w:r>
      <w:r w:rsidR="00F16B77" w:rsidRPr="00F16B77">
        <w:rPr>
          <w:rFonts w:cs="Times New Roman"/>
          <w:i/>
          <w:iCs/>
          <w:szCs w:val="24"/>
        </w:rPr>
        <w:t>25</w:t>
      </w:r>
      <w:r w:rsidR="00F16B77" w:rsidRPr="00F16B77">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F16B77">
        <w:rPr>
          <w:rFonts w:cs="Times New Roman"/>
          <w:szCs w:val="20"/>
        </w:rPr>
        <w:instrText xml:space="preserve"> ADDIN ZOTERO_ITEM CSL_CITATION {"citationID":"u6zNMGXO","properties":{"formattedCitation":"({\\i{}26})","plainCitation":"(26)","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F16B77" w:rsidRPr="00F16B77">
        <w:rPr>
          <w:rFonts w:cs="Times New Roman"/>
          <w:szCs w:val="24"/>
        </w:rPr>
        <w:t>(</w:t>
      </w:r>
      <w:r w:rsidR="00F16B77" w:rsidRPr="00F16B77">
        <w:rPr>
          <w:rFonts w:cs="Times New Roman"/>
          <w:i/>
          <w:iCs/>
          <w:szCs w:val="24"/>
        </w:rPr>
        <w:t>26</w:t>
      </w:r>
      <w:r w:rsidR="00F16B77" w:rsidRPr="00F16B77">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711A256F" w:rsidR="003E5A6B" w:rsidRDefault="003E5A6B" w:rsidP="00DE1C65">
      <w:pPr>
        <w:pStyle w:val="Heading2"/>
        <w:jc w:val="both"/>
      </w:pPr>
      <w:r>
        <w:t>Data</w:t>
      </w:r>
    </w:p>
    <w:p w14:paraId="53899278" w14:textId="2DDEA7E1"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F16B77">
        <w:rPr>
          <w:rFonts w:cs="Times New Roman"/>
          <w:szCs w:val="24"/>
        </w:rPr>
        <w:instrText xml:space="preserve"> ADDIN ZOTERO_ITEM CSL_CITATION {"citationID":"CHSca3O3","properties":{"formattedCitation":"({\\i{}28}, {\\i{}29})","plainCitation":"(28, 29)","noteIndex":0},"citationItems":[{"id":"PK7tV2B3/MYmDw93c","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PK7tV2B3/6M1IL9Tu","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F16B77" w:rsidRPr="00F16B77">
        <w:rPr>
          <w:rFonts w:cs="Times New Roman"/>
          <w:szCs w:val="24"/>
        </w:rPr>
        <w:t>(</w:t>
      </w:r>
      <w:r w:rsidR="00F16B77" w:rsidRPr="00F16B77">
        <w:rPr>
          <w:rFonts w:cs="Times New Roman"/>
          <w:i/>
          <w:iCs/>
          <w:szCs w:val="24"/>
        </w:rPr>
        <w:t>28</w:t>
      </w:r>
      <w:r w:rsidR="00F16B77" w:rsidRPr="00F16B77">
        <w:rPr>
          <w:rFonts w:cs="Times New Roman"/>
          <w:szCs w:val="24"/>
        </w:rPr>
        <w:t xml:space="preserve">, </w:t>
      </w:r>
      <w:r w:rsidR="00F16B77" w:rsidRPr="00F16B77">
        <w:rPr>
          <w:rFonts w:cs="Times New Roman"/>
          <w:i/>
          <w:iCs/>
          <w:szCs w:val="24"/>
        </w:rPr>
        <w:t>29</w:t>
      </w:r>
      <w:r w:rsidR="00F16B77" w:rsidRPr="00F16B77">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F16B77">
        <w:rPr>
          <w:rFonts w:cs="Times New Roman"/>
          <w:szCs w:val="24"/>
        </w:rPr>
        <w:instrText xml:space="preserve"> ADDIN ZOTERO_ITEM CSL_CITATION {"citationID":"EqkfS32l","properties":{"formattedCitation":"({\\i{}30}, {\\i{}31})","plainCitation":"(30, 31)","noteIndex":0},"citationItems":[{"id":"PK7tV2B3/00ich3wC","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PK7tV2B3/09quIYjM","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F16B77" w:rsidRPr="00F16B77">
        <w:rPr>
          <w:rFonts w:cs="Times New Roman"/>
          <w:szCs w:val="24"/>
        </w:rPr>
        <w:t>(</w:t>
      </w:r>
      <w:r w:rsidR="00F16B77" w:rsidRPr="00F16B77">
        <w:rPr>
          <w:rFonts w:cs="Times New Roman"/>
          <w:i/>
          <w:iCs/>
          <w:szCs w:val="24"/>
        </w:rPr>
        <w:t>30</w:t>
      </w:r>
      <w:r w:rsidR="00F16B77" w:rsidRPr="00F16B77">
        <w:rPr>
          <w:rFonts w:cs="Times New Roman"/>
          <w:szCs w:val="24"/>
        </w:rPr>
        <w:t xml:space="preserve">, </w:t>
      </w:r>
      <w:r w:rsidR="00F16B77" w:rsidRPr="00F16B77">
        <w:rPr>
          <w:rFonts w:cs="Times New Roman"/>
          <w:i/>
          <w:iCs/>
          <w:szCs w:val="24"/>
        </w:rPr>
        <w:t>31</w:t>
      </w:r>
      <w:r w:rsidR="00F16B77" w:rsidRPr="00F16B77">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 xml:space="preserve">We </w:t>
      </w:r>
      <w:r w:rsidR="00967CA9">
        <w:rPr>
          <w:rFonts w:cs="Times New Roman"/>
          <w:szCs w:val="24"/>
        </w:rPr>
        <w:lastRenderedPageBreak/>
        <w:t>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t>Accessibility Measure</w:t>
      </w:r>
    </w:p>
    <w:p w14:paraId="7D78EFB7" w14:textId="57E2F0F9"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F16B77">
        <w:instrText xml:space="preserve"> ADDIN ZOTERO_ITEM CSL_CITATION {"citationID":"6yqaO9TE","properties":{"formattedCitation":"({\\i{}32})","plainCitation":"(32)","noteIndex":0},"citationItems":[{"id":"PK7tV2B3/bjxO312p","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F16B77" w:rsidRPr="00F16B77">
        <w:rPr>
          <w:rFonts w:cs="Times New Roman"/>
          <w:szCs w:val="24"/>
        </w:rPr>
        <w:t>(</w:t>
      </w:r>
      <w:r w:rsidR="00F16B77" w:rsidRPr="00F16B77">
        <w:rPr>
          <w:rFonts w:cs="Times New Roman"/>
          <w:i/>
          <w:iCs/>
          <w:szCs w:val="24"/>
        </w:rPr>
        <w:t>32</w:t>
      </w:r>
      <w:r w:rsidR="00F16B77" w:rsidRPr="00F16B77">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3795824C" w:rsidR="00807E5A" w:rsidRDefault="00807E5A" w:rsidP="00DE1C65">
      <w:pPr>
        <w:jc w:val="both"/>
      </w:pPr>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F16B77">
        <w:rPr>
          <w:rFonts w:cs="Times New Roman"/>
          <w:szCs w:val="24"/>
        </w:rPr>
        <w:instrText xml:space="preserve"> ADDIN ZOTERO_ITEM CSL_CITATION {"citationID":"ghlCSY40","properties":{"formattedCitation":"({\\i{}33})","plainCitation":"(33)","noteIndex":0},"citationItems":[{"id":"PK7tV2B3/WdGCfUQl","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F16B77" w:rsidRPr="00F16B77">
        <w:rPr>
          <w:rFonts w:cs="Times New Roman"/>
          <w:szCs w:val="24"/>
        </w:rPr>
        <w:t>(</w:t>
      </w:r>
      <w:r w:rsidR="00F16B77" w:rsidRPr="00F16B77">
        <w:rPr>
          <w:rFonts w:cs="Times New Roman"/>
          <w:i/>
          <w:iCs/>
          <w:szCs w:val="24"/>
        </w:rPr>
        <w:t>33</w:t>
      </w:r>
      <w:r w:rsidR="00F16B77" w:rsidRPr="00F16B77">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F35E5A">
        <w:instrText xml:space="preserve"> ADDIN ZOTERO_ITEM CSL_CITATION {"citationID":"MMnt6GMr","properties":{"formattedCitation":"({\\i{}5})","plainCitation":"(5)","noteIndex":0},"citationItems":[{"id":"PK7tV2B3/5i6GOIwB","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F35E5A" w:rsidRPr="00F35E5A">
        <w:rPr>
          <w:rFonts w:cs="Times New Roman"/>
          <w:szCs w:val="24"/>
        </w:rPr>
        <w:t>(</w:t>
      </w:r>
      <w:r w:rsidR="00F35E5A" w:rsidRPr="00F35E5A">
        <w:rPr>
          <w:rFonts w:cs="Times New Roman"/>
          <w:i/>
          <w:iCs/>
          <w:szCs w:val="24"/>
        </w:rPr>
        <w:t>5</w:t>
      </w:r>
      <w:r w:rsidR="00F35E5A" w:rsidRPr="00F35E5A">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DE1C65">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5403F0A3" w:rsidR="004D1DD6" w:rsidRPr="004D1DD6" w:rsidRDefault="000D033D" w:rsidP="00DE1C65">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F16B77">
        <w:rPr>
          <w:rFonts w:cs="Times New Roman"/>
          <w:i/>
          <w:iCs/>
        </w:rPr>
        <w:instrText xml:space="preserve"> ADDIN ZOTERO_ITEM CSL_CITATION {"citationID":"XcmaRQaY","properties":{"formattedCitation":"({\\i{}34}, {\\i{}35})","plainCitation":"(34, 35)","noteIndex":0},"citationItems":[{"id":"PK7tV2B3/86wMvqrn","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PK7tV2B3/TJHDNoxh","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F16B77" w:rsidRPr="00F16B77">
        <w:rPr>
          <w:rFonts w:cs="Times New Roman"/>
          <w:szCs w:val="24"/>
        </w:rPr>
        <w:t>(</w:t>
      </w:r>
      <w:r w:rsidR="00F16B77" w:rsidRPr="00F16B77">
        <w:rPr>
          <w:rFonts w:cs="Times New Roman"/>
          <w:i/>
          <w:iCs/>
          <w:szCs w:val="24"/>
        </w:rPr>
        <w:t>34</w:t>
      </w:r>
      <w:r w:rsidR="00F16B77" w:rsidRPr="00F16B77">
        <w:rPr>
          <w:rFonts w:cs="Times New Roman"/>
          <w:szCs w:val="24"/>
        </w:rPr>
        <w:t xml:space="preserve">, </w:t>
      </w:r>
      <w:r w:rsidR="00F16B77" w:rsidRPr="00F16B77">
        <w:rPr>
          <w:rFonts w:cs="Times New Roman"/>
          <w:i/>
          <w:iCs/>
          <w:szCs w:val="24"/>
        </w:rPr>
        <w:t>35</w:t>
      </w:r>
      <w:r w:rsidR="00F16B77" w:rsidRPr="00F16B77">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F16B77">
        <w:rPr>
          <w:rFonts w:cs="Times New Roman"/>
          <w:szCs w:val="24"/>
        </w:rPr>
        <w:instrText xml:space="preserve"> ADDIN ZOTERO_ITEM CSL_CITATION {"citationID":"kDtWuOVQ","properties":{"formattedCitation":"({\\i{}36}, {\\i{}37})","plainCitation":"(36, 37)","noteIndex":0},"citationItems":[{"id":"PK7tV2B3/xbvpZEaF","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PK7tV2B3/pLWxd5eo","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F16B77" w:rsidRPr="00F16B77">
        <w:rPr>
          <w:rFonts w:cs="Times New Roman"/>
          <w:szCs w:val="24"/>
        </w:rPr>
        <w:t>(</w:t>
      </w:r>
      <w:r w:rsidR="00F16B77" w:rsidRPr="00F16B77">
        <w:rPr>
          <w:rFonts w:cs="Times New Roman"/>
          <w:i/>
          <w:iCs/>
          <w:szCs w:val="24"/>
        </w:rPr>
        <w:t>36</w:t>
      </w:r>
      <w:r w:rsidR="00F16B77" w:rsidRPr="00F16B77">
        <w:rPr>
          <w:rFonts w:cs="Times New Roman"/>
          <w:szCs w:val="24"/>
        </w:rPr>
        <w:t xml:space="preserve">, </w:t>
      </w:r>
      <w:r w:rsidR="00F16B77" w:rsidRPr="00F16B77">
        <w:rPr>
          <w:rFonts w:cs="Times New Roman"/>
          <w:i/>
          <w:iCs/>
          <w:szCs w:val="24"/>
        </w:rPr>
        <w:t>37</w:t>
      </w:r>
      <w:r w:rsidR="00F16B77" w:rsidRPr="00F16B77">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DE1C65">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DE1C65">
            <w:pPr>
              <w:jc w:val="both"/>
              <w:rPr>
                <w:rFonts w:cs="Times New Roman"/>
              </w:rPr>
            </w:pPr>
          </w:p>
        </w:tc>
        <w:tc>
          <w:tcPr>
            <w:tcW w:w="6633" w:type="dxa"/>
            <w:vAlign w:val="center"/>
          </w:tcPr>
          <w:p w14:paraId="53DD98C2"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DE1C65">
            <w:pPr>
              <w:spacing w:after="160"/>
              <w:jc w:val="both"/>
              <w:rPr>
                <w:rFonts w:cs="Times New Roman"/>
              </w:rPr>
            </w:pPr>
            <w:bookmarkStart w:id="3" w:name="_Ref85622324"/>
            <w:bookmarkStart w:id="4"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3"/>
            <w:r w:rsidRPr="00DD4874">
              <w:rPr>
                <w:rFonts w:cs="Times New Roman"/>
              </w:rPr>
              <w:t>)</w:t>
            </w:r>
            <w:bookmarkEnd w:id="4"/>
          </w:p>
        </w:tc>
      </w:tr>
    </w:tbl>
    <w:p w14:paraId="1A8C6BEF" w14:textId="09EE81A7" w:rsidR="004E5749" w:rsidRDefault="004E5749" w:rsidP="00DE1C65">
      <w:pPr>
        <w:jc w:val="both"/>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DE1C65">
      <w:pPr>
        <w:jc w:val="both"/>
      </w:pPr>
    </w:p>
    <w:p w14:paraId="2FDE2A3D" w14:textId="4899F692" w:rsidR="009F6B65" w:rsidRDefault="004F7DA9" w:rsidP="00DE1C65">
      <w:pPr>
        <w:pStyle w:val="Heading2"/>
        <w:jc w:val="both"/>
      </w:pPr>
      <w:r>
        <w:lastRenderedPageBreak/>
        <w:t>Unreliability measures</w:t>
      </w:r>
    </w:p>
    <w:p w14:paraId="4152A676" w14:textId="357E30D3" w:rsidR="004F7DA9" w:rsidRDefault="0094605B" w:rsidP="00DE1C65">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23ED017F" w:rsidR="001A5ED2" w:rsidRDefault="006038CE" w:rsidP="00DE1C65">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F35E5A">
        <w:instrText xml:space="preserve"> ADDIN ZOTERO_ITEM CSL_CITATION {"citationID":"fgLV8tiN","properties":{"formattedCitation":"({\\i{}5})","plainCitation":"(5)","noteIndex":0},"citationItems":[{"id":"PK7tV2B3/5i6GOIwB","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F35E5A" w:rsidRPr="00F35E5A">
        <w:rPr>
          <w:rFonts w:cs="Times New Roman"/>
          <w:szCs w:val="24"/>
        </w:rPr>
        <w:t>(</w:t>
      </w:r>
      <w:r w:rsidR="00F35E5A" w:rsidRPr="00F35E5A">
        <w:rPr>
          <w:rFonts w:cs="Times New Roman"/>
          <w:i/>
          <w:iCs/>
          <w:szCs w:val="24"/>
        </w:rPr>
        <w:t>5</w:t>
      </w:r>
      <w:r w:rsidR="00F35E5A" w:rsidRPr="00F35E5A">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F35E5A">
        <w:instrText xml:space="preserve"> ADDIN ZOTERO_ITEM CSL_CITATION {"citationID":"3lQeF0d1","properties":{"formattedCitation":"({\\i{}5})","plainCitation":"(5)","noteIndex":0},"citationItems":[{"id":"PK7tV2B3/5i6GOIwB","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F35E5A" w:rsidRPr="00F35E5A">
        <w:rPr>
          <w:rFonts w:cs="Times New Roman"/>
          <w:szCs w:val="24"/>
        </w:rPr>
        <w:t>(</w:t>
      </w:r>
      <w:r w:rsidR="00F35E5A" w:rsidRPr="00F35E5A">
        <w:rPr>
          <w:rFonts w:cs="Times New Roman"/>
          <w:i/>
          <w:iCs/>
          <w:szCs w:val="24"/>
        </w:rPr>
        <w:t>5</w:t>
      </w:r>
      <w:r w:rsidR="00F35E5A" w:rsidRPr="00F35E5A">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DE1C65">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DE1C65">
            <w:pPr>
              <w:spacing w:after="160"/>
              <w:jc w:val="both"/>
              <w:rPr>
                <w:rFonts w:cs="Times New Roman"/>
              </w:rPr>
            </w:pPr>
            <w:bookmarkStart w:id="5" w:name="_Ref84149677"/>
            <w:bookmarkStart w:id="6"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5"/>
            <w:r w:rsidRPr="00DD4874">
              <w:rPr>
                <w:rFonts w:cs="Times New Roman"/>
              </w:rPr>
              <w:t>)</w:t>
            </w:r>
            <w:bookmarkEnd w:id="6"/>
          </w:p>
        </w:tc>
      </w:tr>
    </w:tbl>
    <w:p w14:paraId="7C1A356B" w14:textId="1C8214B1"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6AF48369" w14:textId="61308CF0" w:rsidR="00046794" w:rsidRDefault="00740337" w:rsidP="00DE1C65">
      <w:pPr>
        <w:ind w:firstLine="576"/>
        <w:jc w:val="both"/>
      </w:pPr>
      <w:r>
        <w:t xml:space="preserve">Like what we introduce in the background section, there are two major aspects of resilience, namely robustness and recoverability. We implement the two concepts with accessibility unreliability. We </w:t>
      </w:r>
      <w:r w:rsidR="00CF3BAD">
        <w:t xml:space="preserve">can generally </w:t>
      </w:r>
      <w:r>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t>.</w:t>
      </w:r>
      <w:r w:rsidR="000577A3">
        <w:t xml:space="preserve"> We </w:t>
      </w:r>
      <w:r w:rsidR="00705876">
        <w:t>introduce</w:t>
      </w:r>
      <w:r w:rsidR="000577A3">
        <w:t xml:space="preserve"> </w:t>
      </w:r>
      <w:r w:rsidR="00705876">
        <w:t>specific definition and analyses in flowing 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77777777" w:rsidR="008E1E91" w:rsidRDefault="008E1E91" w:rsidP="00DE1C65">
      <w:pPr>
        <w:pStyle w:val="Heading2"/>
        <w:jc w:val="both"/>
      </w:pPr>
      <w:r>
        <w:t>Short-term Disruption: College Football Games</w:t>
      </w:r>
    </w:p>
    <w:p w14:paraId="0C501855" w14:textId="03EFD13B" w:rsidR="008E1E91" w:rsidRDefault="008E1E91" w:rsidP="00DE1C65">
      <w:pPr>
        <w:jc w:val="both"/>
      </w:pPr>
      <w:r>
        <w:t>Football is one of the most popular sports in the US; about 22 million viewers watch</w:t>
      </w:r>
      <w:r w:rsidR="0081764A">
        <w:t>ed</w:t>
      </w:r>
      <w:r>
        <w:t xml:space="preserve"> the final college football game in 2022 </w:t>
      </w:r>
      <w:r>
        <w:fldChar w:fldCharType="begin" w:fldLock="1"/>
      </w:r>
      <w:r w:rsidR="00F16B77">
        <w:instrText xml:space="preserve"> ADDIN ZOTERO_ITEM CSL_CITATION {"citationID":"xOUkRyIj","properties":{"formattedCitation":"({\\i{}38})","plainCitation":"(38)","noteIndex":0},"citationItems":[{"id":"PK7tV2B3/qGXGZ2HN","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F16B77" w:rsidRPr="00F16B77">
        <w:rPr>
          <w:rFonts w:cs="Times New Roman"/>
          <w:szCs w:val="24"/>
        </w:rPr>
        <w:t>(</w:t>
      </w:r>
      <w:r w:rsidR="00F16B77" w:rsidRPr="00F16B77">
        <w:rPr>
          <w:rFonts w:cs="Times New Roman"/>
          <w:i/>
          <w:iCs/>
          <w:szCs w:val="24"/>
        </w:rPr>
        <w:t>38</w:t>
      </w:r>
      <w:r w:rsidR="00F16B77" w:rsidRPr="00F16B77">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37455FD2" w14:textId="23B1D8EB" w:rsidR="000965DD" w:rsidRDefault="008E1E91" w:rsidP="00DE1C65">
      <w:pPr>
        <w:ind w:firstLine="720"/>
        <w:jc w:val="both"/>
      </w:pPr>
      <w:r>
        <w:lastRenderedPageBreak/>
        <w:t>Ohio State gamedays includes home and away games, which are hosted in Columbus and other cities, respectively.</w:t>
      </w:r>
      <w:r w:rsidR="0081764A">
        <w:t xml:space="preserve"> Ohio stadium</w:t>
      </w:r>
      <w:r>
        <w:t xml:space="preserve"> hosts college football games (i.e., home games) from September to December every one or two weeks, which attract more than a hundred thousand viewers to the stadium before the pandemic </w:t>
      </w:r>
      <w:r>
        <w:fldChar w:fldCharType="begin" w:fldLock="1"/>
      </w:r>
      <w:r w:rsidR="00F16B77">
        <w:instrText xml:space="preserve"> ADDIN ZOTERO_ITEM CSL_CITATION {"citationID":"WnYNIk6b","properties":{"formattedCitation":"({\\i{}39})","plainCitation":"(39)","noteIndex":0},"citationItems":[{"id":"PK7tV2B3/eDizSRRd","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F16B77" w:rsidRPr="00F16B77">
        <w:rPr>
          <w:rFonts w:cs="Times New Roman"/>
          <w:szCs w:val="24"/>
        </w:rPr>
        <w:t>(</w:t>
      </w:r>
      <w:r w:rsidR="00F16B77" w:rsidRPr="00F16B77">
        <w:rPr>
          <w:rFonts w:cs="Times New Roman"/>
          <w:i/>
          <w:iCs/>
          <w:szCs w:val="24"/>
        </w:rPr>
        <w:t>39</w:t>
      </w:r>
      <w:r w:rsidR="00F16B77" w:rsidRPr="00F16B77">
        <w:rPr>
          <w:rFonts w:cs="Times New Roman"/>
          <w:szCs w:val="24"/>
        </w:rPr>
        <w:t>)</w:t>
      </w:r>
      <w:r>
        <w:fldChar w:fldCharType="end"/>
      </w:r>
      <w:r>
        <w:t xml:space="preserve">. Home games </w:t>
      </w:r>
      <w:r w:rsidR="0097381E">
        <w:t>attract large amount of</w:t>
      </w:r>
      <w:r>
        <w:t xml:space="preserve"> traffic </w:t>
      </w:r>
      <w:r w:rsidR="0097381E">
        <w:t>to</w:t>
      </w:r>
      <w:r>
        <w:t xml:space="preserve"> </w:t>
      </w:r>
      <w:r w:rsidR="00BE7CCC">
        <w:t xml:space="preserve">and from </w:t>
      </w:r>
      <w:r>
        <w:t>the Ohio Stadium</w:t>
      </w:r>
      <w:r w:rsidR="00BE7CCC">
        <w:t xml:space="preserve"> before and after the game</w:t>
      </w:r>
      <w:r>
        <w:t>, creating short-term disruption</w:t>
      </w:r>
      <w:r w:rsidR="00BE7CCC">
        <w:t>s</w:t>
      </w:r>
      <w:r>
        <w:t xml:space="preserve"> to local public transit</w:t>
      </w:r>
      <w:r w:rsidR="0097381E">
        <w:t xml:space="preserve"> system</w:t>
      </w:r>
      <w:r>
        <w:t xml:space="preserve">. Away games are also popular but far less crowded than home games. </w:t>
      </w:r>
    </w:p>
    <w:p w14:paraId="3BEA2B26" w14:textId="253ADD13" w:rsidR="006060D0" w:rsidRDefault="00C513AA" w:rsidP="00DE1C65">
      <w:pPr>
        <w:ind w:firstLine="720"/>
        <w:jc w:val="both"/>
      </w:pPr>
      <w:r>
        <w:t xml:space="preserve">Football games are a good example of 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in a timely manner; 3) football games will not change the schedule of transit system in a fundamental way, despite some rerouting in small areas. </w:t>
      </w:r>
      <w:r w:rsidR="008E1E91">
        <w:t xml:space="preserve">Therefore, we </w:t>
      </w:r>
      <w:r w:rsidR="00AD38E7">
        <w:t xml:space="preserve">choose Ohio State football games as our case study for short-term disruptions. We select </w:t>
      </w:r>
      <w:r w:rsidR="008E1E91">
        <w:t xml:space="preserve">all home and away game days in 2018 and 2019 </w:t>
      </w:r>
      <w:r w:rsidR="00F651B2">
        <w:t xml:space="preserve">from September to December </w:t>
      </w:r>
      <w:r w:rsidR="008E1E91">
        <w:t xml:space="preserve">and calculate the accessibility unreliability respectively. </w:t>
      </w:r>
      <w:r w:rsidR="00F651B2">
        <w:t xml:space="preserve">We also choose </w:t>
      </w:r>
      <w:r w:rsidR="00E22AFD">
        <w:t>other</w:t>
      </w:r>
      <w:r w:rsidR="00F651B2">
        <w:t xml:space="preserve"> Saturdays without a </w:t>
      </w:r>
      <w:r w:rsidR="00A87A3E">
        <w:t xml:space="preserve">home and away </w:t>
      </w:r>
      <w:r w:rsidR="00F651B2">
        <w:t xml:space="preserve">game in the same time period. </w:t>
      </w:r>
    </w:p>
    <w:p w14:paraId="0B1D5C91" w14:textId="55AE97E2" w:rsidR="008E1E91" w:rsidRDefault="0050297C" w:rsidP="00DE1C65">
      <w:pPr>
        <w:ind w:firstLine="720"/>
        <w:jc w:val="both"/>
      </w:pPr>
      <w:r>
        <w:t xml:space="preserve">First, we investigate the temporal trend of accessibility reliability before and after the event time. </w:t>
      </w:r>
      <w:r w:rsidR="00031C2C">
        <w:t xml:space="preserve">Meanwhile, each game can have different start time, whose impacts can thus occur at different hour. There are three start </w:t>
      </w:r>
      <w:r>
        <w:t xml:space="preserve">time </w:t>
      </w:r>
      <w:r w:rsidR="00031C2C">
        <w:t>slots: 12:00</w:t>
      </w:r>
      <w:r w:rsidR="00E32243">
        <w:t xml:space="preserve"> </w:t>
      </w:r>
      <w:r w:rsidR="00031C2C">
        <w:t>pm, 3:30/4:00</w:t>
      </w:r>
      <w:r w:rsidR="00E32243">
        <w:t xml:space="preserve"> </w:t>
      </w:r>
      <w:r w:rsidR="00031C2C">
        <w:t>pm, and 7:30</w:t>
      </w:r>
      <w:r w:rsidR="00E32243">
        <w:t xml:space="preserve"> </w:t>
      </w:r>
      <w:r w:rsidR="00031C2C">
        <w:t>pm</w:t>
      </w:r>
      <w:r>
        <w:t>;</w:t>
      </w:r>
      <w:r w:rsidR="00031C2C">
        <w:t xml:space="preserve"> </w:t>
      </w:r>
      <w:r>
        <w:t>we categorize games based on their start time.</w:t>
      </w:r>
      <w:r w:rsidR="00707F87">
        <w:t xml:space="preserve"> </w:t>
      </w:r>
      <w:r w:rsidR="006824AC">
        <w:t>There are 9 home games at 12:00</w:t>
      </w:r>
      <w:r w:rsidR="00C37703">
        <w:t xml:space="preserve"> </w:t>
      </w:r>
      <w:r w:rsidR="006824AC">
        <w:t xml:space="preserve">pm, 4 home games </w:t>
      </w:r>
      <w:r w:rsidR="001419C3">
        <w:t>at 3:30/4:00 pm, and 1 home game at 7:30</w:t>
      </w:r>
      <w:r w:rsidR="00C37703">
        <w:t xml:space="preserve"> </w:t>
      </w:r>
      <w:r w:rsidR="001419C3">
        <w:t xml:space="preserve">pm. </w:t>
      </w:r>
      <w:r w:rsidR="00BF281B">
        <w:t xml:space="preserve">Also, the impacts of football games are spatially heterogenous. W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77777777"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has 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long-term</w:t>
      </w:r>
      <w:r w:rsidR="00C513AA">
        <w:t xml:space="preserve"> disruptive event and the city of </w:t>
      </w:r>
      <w:r w:rsidR="002B4FF9">
        <w:t xml:space="preserve">Columbus and COTA as our study area. </w:t>
      </w:r>
    </w:p>
    <w:p w14:paraId="09D253B3" w14:textId="13D675B9"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F16B77">
        <w:instrText xml:space="preserve"> ADDIN ZOTERO_ITEM CSL_CITATION {"citationID":"IacRDt4m","properties":{"formattedCitation":"({\\i{}40})","plainCitation":"(4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F16B77" w:rsidRPr="00F16B77">
        <w:rPr>
          <w:rFonts w:cs="Times New Roman"/>
          <w:szCs w:val="24"/>
        </w:rPr>
        <w:t>(</w:t>
      </w:r>
      <w:r w:rsidR="00F16B77" w:rsidRPr="00F16B77">
        <w:rPr>
          <w:rFonts w:cs="Times New Roman"/>
          <w:i/>
          <w:iCs/>
          <w:szCs w:val="24"/>
        </w:rPr>
        <w:t>40</w:t>
      </w:r>
      <w:r w:rsidR="00F16B77" w:rsidRPr="00F16B77">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F16B77">
        <w:instrText xml:space="preserve"> ADDIN ZOTERO_ITEM CSL_CITATION {"citationID":"pKlM2Xku","properties":{"formattedCitation":"({\\i{}21})","plainCitation":"(21)","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F16B77" w:rsidRPr="00F16B77">
        <w:rPr>
          <w:rFonts w:cs="Times New Roman"/>
          <w:szCs w:val="24"/>
        </w:rPr>
        <w:t>(</w:t>
      </w:r>
      <w:r w:rsidR="00F16B77" w:rsidRPr="00F16B77">
        <w:rPr>
          <w:rFonts w:cs="Times New Roman"/>
          <w:i/>
          <w:iCs/>
          <w:szCs w:val="24"/>
        </w:rPr>
        <w:t>21</w:t>
      </w:r>
      <w:r w:rsidR="00F16B77" w:rsidRPr="00F16B77">
        <w:rPr>
          <w:rFonts w:cs="Times New Roman"/>
          <w:szCs w:val="24"/>
        </w:rPr>
        <w:t>)</w:t>
      </w:r>
      <w:r w:rsidR="00AD155A">
        <w:fldChar w:fldCharType="end"/>
      </w:r>
      <w:r w:rsidR="00B9205C">
        <w:t>. The plunge in ridership also leads to service cut and schedule chang</w:t>
      </w:r>
      <w:r w:rsidR="001F3E44">
        <w:t>es</w:t>
      </w:r>
      <w:r w:rsidR="00B9205C">
        <w:t xml:space="preserve"> to adapt to staff shortage and economic difficulties</w:t>
      </w:r>
      <w:r w:rsidR="00A67B3B">
        <w:t xml:space="preserve"> </w:t>
      </w:r>
      <w:r w:rsidR="003E04BF">
        <w:fldChar w:fldCharType="begin"/>
      </w:r>
      <w:r w:rsidR="00F16B77">
        <w:instrText xml:space="preserve"> ADDIN ZOTERO_ITEM CSL_CITATION {"citationID":"l0TyAwFh","properties":{"formattedCitation":"({\\i{}41})","plainCitation":"(4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F16B77" w:rsidRPr="00F16B77">
        <w:rPr>
          <w:rFonts w:cs="Times New Roman"/>
          <w:szCs w:val="24"/>
        </w:rPr>
        <w:t>(</w:t>
      </w:r>
      <w:r w:rsidR="00F16B77" w:rsidRPr="00F16B77">
        <w:rPr>
          <w:rFonts w:cs="Times New Roman"/>
          <w:i/>
          <w:iCs/>
          <w:szCs w:val="24"/>
        </w:rPr>
        <w:t>41</w:t>
      </w:r>
      <w:r w:rsidR="00F16B77" w:rsidRPr="00F16B77">
        <w:rPr>
          <w:rFonts w:cs="Times New Roman"/>
          <w:szCs w:val="24"/>
        </w:rPr>
        <w:t>)</w:t>
      </w:r>
      <w:r w:rsidR="003E04BF">
        <w:fldChar w:fldCharType="end"/>
      </w:r>
      <w:r w:rsidR="008B3F6E">
        <w:t xml:space="preserve">. To investigate the distinctive impacts of different stages of the pandemic, we </w:t>
      </w:r>
      <w:r w:rsidR="00B9205C">
        <w:t xml:space="preserve">select all the Wednesdays during </w:t>
      </w:r>
      <w:r w:rsidR="00762F82">
        <w:t>March</w:t>
      </w:r>
      <w:r w:rsidR="003E04BF">
        <w:t xml:space="preserve"> 20</w:t>
      </w:r>
      <w:r w:rsidR="00467239">
        <w:t>19</w:t>
      </w:r>
      <w:r w:rsidR="003E04BF">
        <w:t>,</w:t>
      </w:r>
      <w:r w:rsidR="00B9205C">
        <w:t xml:space="preserve"> to </w:t>
      </w:r>
      <w:r w:rsidR="00266F59">
        <w:t xml:space="preserve">Jan </w:t>
      </w:r>
      <w:r w:rsidR="00B9205C">
        <w:t>202</w:t>
      </w:r>
      <w:r w:rsidR="00266F59">
        <w:t>2</w:t>
      </w:r>
      <w:r w:rsidR="00B9205C">
        <w:t xml:space="preserve">. </w:t>
      </w:r>
      <w:r w:rsidR="00266F59">
        <w:t xml:space="preserve">We first calculate the average realizable accessibility, i.e., the average number of accessible stops, and accessibility reliability for each date. </w:t>
      </w:r>
    </w:p>
    <w:p w14:paraId="35E74E6D" w14:textId="409EBF29" w:rsidR="003117B5" w:rsidRDefault="00266F59" w:rsidP="00DE1C65">
      <w:pPr>
        <w:ind w:firstLine="720"/>
        <w:jc w:val="both"/>
      </w:pPr>
      <w:r>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 xml:space="preserve">2020 – March 1, 2021) and the year before </w:t>
      </w:r>
      <w:r w:rsidR="00041D4F">
        <w:lastRenderedPageBreak/>
        <w:t>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4CAA69F2" w:rsidR="00F14EAA" w:rsidRDefault="00F14EAA" w:rsidP="00DE1C65">
      <w:pPr>
        <w:pStyle w:val="Heading1"/>
        <w:spacing w:before="120" w:after="120"/>
        <w:jc w:val="both"/>
      </w:pPr>
      <w:r>
        <w:t>Result</w:t>
      </w:r>
    </w:p>
    <w:p w14:paraId="6D393C9A" w14:textId="5D6CF6AF" w:rsidR="00F14EAA" w:rsidRDefault="0049051C" w:rsidP="00DE1C65">
      <w:pPr>
        <w:pStyle w:val="Heading2"/>
        <w:jc w:val="both"/>
      </w:pPr>
      <w:r>
        <w:t xml:space="preserve">Short-term Disruption: </w:t>
      </w:r>
      <w:r w:rsidR="00F14EAA">
        <w:t>Football games</w:t>
      </w:r>
    </w:p>
    <w:p w14:paraId="5B651B21" w14:textId="315A56F4"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hour from 8</w:t>
      </w:r>
      <w:r w:rsidR="00CD65E9">
        <w:t xml:space="preserve"> </w:t>
      </w:r>
      <w:r>
        <w:t>am to 22</w:t>
      </w:r>
      <w:r w:rsidR="00CD65E9">
        <w:t xml:space="preserve"> </w:t>
      </w:r>
      <w:r>
        <w:t>pm for every game day</w:t>
      </w:r>
      <w:r w:rsidR="00842C15">
        <w:t xml:space="preserve"> during 2018 to 2019</w:t>
      </w:r>
      <w:r>
        <w:t>.</w:t>
      </w:r>
      <w:r w:rsidR="00707F87">
        <w:t xml:space="preserve"> We aggregate all games 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07F87">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actually only access half of the stops in the scheduled scenario. </w:t>
      </w:r>
      <w:r w:rsidR="006824AC">
        <w:t>All game days</w:t>
      </w:r>
      <w:r w:rsidR="004E7EFC">
        <w:t>,</w:t>
      </w:r>
      <w:r w:rsidR="006824AC">
        <w:t xml:space="preserve"> except the </w:t>
      </w:r>
      <w:r w:rsidR="006824AC">
        <w:lastRenderedPageBreak/>
        <w:t>7:30pm game</w:t>
      </w:r>
      <w:r w:rsidR="004E7EFC">
        <w:t xml:space="preserve"> (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74EA52A1">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733AD162" w:rsidR="00F14EAA" w:rsidRDefault="006060D0" w:rsidP="00DE1C65">
      <w:pPr>
        <w:spacing w:before="120" w:after="120"/>
        <w:jc w:val="both"/>
      </w:pPr>
      <w:bookmarkStart w:id="7" w:name="_Ref109222387"/>
      <w:r>
        <w:t xml:space="preserve">Figure </w:t>
      </w:r>
      <w:fldSimple w:instr=" SEQ Figure \* ARABIC ">
        <w:r w:rsidR="00C72453">
          <w:rPr>
            <w:noProof/>
          </w:rPr>
          <w:t>1</w:t>
        </w:r>
      </w:fldSimple>
      <w:bookmarkEnd w:id="7"/>
      <w:r>
        <w:t xml:space="preserve">: </w:t>
      </w:r>
      <w:r w:rsidR="00707F87">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7:30 pm </w:t>
      </w:r>
      <w:r w:rsidR="00261DF5">
        <w:t xml:space="preserve">game </w:t>
      </w:r>
      <w:r w:rsidR="00561FD1">
        <w:t>ended at 11:03 pm, which is outside the scale of the graph</w:t>
      </w:r>
      <w:r w:rsidR="00446373">
        <w:t xml:space="preserve"> and normal operation hours</w:t>
      </w:r>
      <w:r w:rsidR="00561FD1">
        <w:t>.</w:t>
      </w:r>
    </w:p>
    <w:p w14:paraId="4EBA16EF" w14:textId="54D05F5F"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E2674F">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027E86">
        <w:t>Figure 3</w:t>
      </w:r>
      <w:r w:rsidR="00027E86">
        <w:fldChar w:fldCharType="end"/>
      </w:r>
      <w:r w:rsidR="0049051C">
        <w:t xml:space="preserve">, moreover, </w:t>
      </w:r>
      <w:r w:rsidR="00D643D4">
        <w:t>reaffirm</w:t>
      </w:r>
      <w:r w:rsidR="0049051C">
        <w:t xml:space="preserve"> this </w:t>
      </w:r>
      <w:r w:rsidR="00D643D4">
        <w:t xml:space="preserve">correlation </w:t>
      </w:r>
      <w:r w:rsidR="0049051C">
        <w:t>between football games and high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w:t>
      </w:r>
      <w:r w:rsidR="00027E86">
        <w:lastRenderedPageBreak/>
        <w:t xml:space="preserve">same time period. </w:t>
      </w:r>
      <w:r w:rsidR="00D84CE5">
        <w:t xml:space="preserve">The unreliability in home game days is higher than away game days and non-game days, while away game days are higher than non-game days. </w:t>
      </w:r>
    </w:p>
    <w:p w14:paraId="1310A499" w14:textId="3D00694F" w:rsidR="0005182D"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average, while unreliability at the after-game peak is 25.4% higher than the average, showing football games’ great impacts on</w:t>
      </w:r>
      <w:r w:rsidR="00795D64">
        <w:t xml:space="preserve"> transit service’s reliability. In term of recoverability, the duration of football games’ impact, i.e., the gap between before- and after-game peaks, is 6.8 hours.</w:t>
      </w:r>
      <w:r w:rsidR="002E23C1">
        <w:t xml:space="preserve"> </w:t>
      </w:r>
      <w:r w:rsidR="008A083C">
        <w:t xml:space="preserve">We can also divide the </w:t>
      </w:r>
      <w:r w:rsidR="00662EF3">
        <w:t xml:space="preserve">whole period </w:t>
      </w:r>
      <w:r w:rsidR="008A083C">
        <w:t xml:space="preserve">into </w:t>
      </w:r>
      <w:r w:rsidR="00662EF3">
        <w:t xml:space="preserve">three sections: 1) </w:t>
      </w:r>
      <w:r w:rsidR="008A083C">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9A39CE">
        <w:t xml:space="preserve">Figure </w:t>
      </w:r>
      <w:r w:rsidR="009A39CE">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9A39CE">
        <w:t>Figure 2</w:t>
      </w:r>
      <w:r w:rsidR="009A39CE">
        <w:fldChar w:fldCharType="end"/>
      </w:r>
      <w:r w:rsidR="009A39CE">
        <w:t xml:space="preserve">, which started at 7:30 pm. </w:t>
      </w:r>
      <w:r w:rsidR="00F8135D">
        <w:t>The game ended at 11:03 pm, which is beyond the scale of the graph</w:t>
      </w:r>
      <w:r w:rsidR="00F8135D">
        <w:t>. With the average after-game gap</w:t>
      </w:r>
      <w:r w:rsidR="00F8135D">
        <w:t>, t</w:t>
      </w:r>
      <w:r w:rsidR="009A39CE">
        <w:t>he after-game peak would have been</w:t>
      </w:r>
      <w:r w:rsidR="00F8135D">
        <w:t xml:space="preserve"> at the midnight, which is outside the normal operating hours of COTA buses.</w:t>
      </w:r>
      <w:r w:rsidR="00872474">
        <w:t xml:space="preserve"> </w:t>
      </w:r>
    </w:p>
    <w:p w14:paraId="7558C0D7" w14:textId="6956213E"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suggests that people can arrive at different time, but most people will leave the stadium at the same time, creating a more intense but less extensive disruption. </w:t>
      </w:r>
    </w:p>
    <w:p w14:paraId="33ED523C" w14:textId="77777777" w:rsidR="00622672" w:rsidRDefault="00622672" w:rsidP="00DE1C65">
      <w:pPr>
        <w:keepNext/>
        <w:spacing w:before="120" w:after="120"/>
        <w:jc w:val="both"/>
      </w:pPr>
      <w:r>
        <w:rPr>
          <w:noProof/>
        </w:rPr>
        <w:drawing>
          <wp:inline distT="0" distB="0" distL="0" distR="0" wp14:anchorId="37A831B3" wp14:editId="6725650F">
            <wp:extent cx="5477827" cy="2434590"/>
            <wp:effectExtent l="0" t="0" r="889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77827" cy="2434590"/>
                    </a:xfrm>
                    <a:prstGeom prst="rect">
                      <a:avLst/>
                    </a:prstGeom>
                    <a:noFill/>
                    <a:ln>
                      <a:noFill/>
                    </a:ln>
                  </pic:spPr>
                </pic:pic>
              </a:graphicData>
            </a:graphic>
          </wp:inline>
        </w:drawing>
      </w:r>
    </w:p>
    <w:p w14:paraId="32789BA5" w14:textId="39EB3F73" w:rsidR="00622672" w:rsidRDefault="00622672" w:rsidP="00DE1C65">
      <w:pPr>
        <w:spacing w:before="120" w:after="120"/>
        <w:jc w:val="both"/>
      </w:pPr>
      <w:bookmarkStart w:id="8" w:name="_Ref109225481"/>
      <w:r>
        <w:t xml:space="preserve">Figure </w:t>
      </w:r>
      <w:fldSimple w:instr=" SEQ Figure \* ARABIC ">
        <w:r w:rsidR="00C72453">
          <w:rPr>
            <w:noProof/>
          </w:rPr>
          <w:t>2</w:t>
        </w:r>
      </w:fldSimple>
      <w:bookmarkEnd w:id="8"/>
      <w:r>
        <w:t>: the relationship between positions of before-game peak, game</w:t>
      </w:r>
      <w:r w:rsidR="0092297E">
        <w:t xml:space="preserve"> start</w:t>
      </w:r>
      <w:r>
        <w:t xml:space="preserve"> time,</w:t>
      </w:r>
      <w:r w:rsidR="0092297E">
        <w:t xml:space="preserve"> game end time,</w:t>
      </w:r>
      <w:r>
        <w:t xml:space="preserve"> and after-game peak.</w:t>
      </w:r>
    </w:p>
    <w:p w14:paraId="46B9C8FB" w14:textId="77777777" w:rsidR="00B45F1E" w:rsidRDefault="00F05F8C" w:rsidP="00DE1C65">
      <w:pPr>
        <w:keepNext/>
        <w:spacing w:before="120" w:after="120"/>
        <w:jc w:val="both"/>
      </w:pPr>
      <w:r>
        <w:lastRenderedPageBreak/>
        <w:t xml:space="preserve"> </w:t>
      </w:r>
      <w:r w:rsidR="00B45F1E">
        <w:rPr>
          <w:noProof/>
        </w:rPr>
        <w:drawing>
          <wp:inline distT="0" distB="0" distL="0" distR="0" wp14:anchorId="33B9B551" wp14:editId="60F317D3">
            <wp:extent cx="5351765" cy="2378562"/>
            <wp:effectExtent l="0" t="0" r="190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58899" cy="2381733"/>
                    </a:xfrm>
                    <a:prstGeom prst="rect">
                      <a:avLst/>
                    </a:prstGeom>
                    <a:noFill/>
                    <a:ln>
                      <a:noFill/>
                    </a:ln>
                  </pic:spPr>
                </pic:pic>
              </a:graphicData>
            </a:graphic>
          </wp:inline>
        </w:drawing>
      </w:r>
    </w:p>
    <w:p w14:paraId="21CB4B0F" w14:textId="02BFAC47" w:rsidR="00251DF1" w:rsidRDefault="00B45F1E" w:rsidP="00DE1C65">
      <w:pPr>
        <w:spacing w:before="120" w:after="120"/>
        <w:jc w:val="both"/>
      </w:pPr>
      <w:bookmarkStart w:id="9" w:name="_Ref109295179"/>
      <w:r>
        <w:t xml:space="preserve">Figure </w:t>
      </w:r>
      <w:fldSimple w:instr=" SEQ Figure \* ARABIC ">
        <w:r w:rsidR="00C72453">
          <w:rPr>
            <w:noProof/>
          </w:rPr>
          <w:t>3</w:t>
        </w:r>
      </w:fldSimple>
      <w:bookmarkEnd w:id="9"/>
      <w:r>
        <w:t xml:space="preserve">: the average hourly profile of accessibility unreliability for </w:t>
      </w:r>
      <w:r w:rsidR="003470A9">
        <w:t xml:space="preserve">home game, </w:t>
      </w:r>
      <w:r w:rsidR="003A0DC2">
        <w:t xml:space="preserve">away game and </w:t>
      </w:r>
      <w:r>
        <w:t>non-game days in the same time period.</w:t>
      </w:r>
    </w:p>
    <w:p w14:paraId="5D46ACB7" w14:textId="36289DCE" w:rsidR="00A824B0" w:rsidRDefault="00665097" w:rsidP="00DE1C65">
      <w:pPr>
        <w:spacing w:before="120" w:after="120"/>
        <w:ind w:firstLine="720"/>
        <w:jc w:val="both"/>
      </w:pPr>
      <w:r>
        <w:t xml:space="preserve">Moreover, we investigate the spatial heterogeneity of the unreliability pattern. </w:t>
      </w:r>
      <w:r w:rsidR="00F81ED4">
        <w:fldChar w:fldCharType="begin"/>
      </w:r>
      <w:r w:rsidR="00F81ED4">
        <w:instrText xml:space="preserve"> REF _Ref109391520 \h </w:instrText>
      </w:r>
      <w:r w:rsidR="00A105C3">
        <w:instrText xml:space="preserve"> \* MERGEFORMAT </w:instrText>
      </w:r>
      <w:r w:rsidR="00F81ED4">
        <w:fldChar w:fldCharType="separate"/>
      </w:r>
      <w:r w:rsidR="003A0DC2">
        <w:t>Figure 4</w:t>
      </w:r>
      <w:r w:rsidR="00F81ED4">
        <w:fldChar w:fldCharType="end"/>
      </w:r>
      <w:r w:rsidR="00F81ED4">
        <w:t xml:space="preserve"> visualizes the unreliability value</w:t>
      </w:r>
      <w:r w:rsidR="00023709">
        <w:t xml:space="preserve"> </w:t>
      </w:r>
      <w:r>
        <w:t xml:space="preserve">at each stop </w:t>
      </w:r>
      <w:r w:rsidR="00E93B8E">
        <w:t xml:space="preserve">– </w:t>
      </w:r>
      <w:r w:rsidR="00023709">
        <w:t>i.e., the highest accessibility unreliability value during the game day</w:t>
      </w:r>
      <w:r w:rsidR="00E93B8E">
        <w:t xml:space="preserve"> –</w:t>
      </w:r>
      <w:r w:rsidR="00F81ED4">
        <w:t xml:space="preserve"> of </w:t>
      </w:r>
      <w:r w:rsidR="00A105C3">
        <w:t xml:space="preserve">the before-game and after-game peaks for all 9 games that started from 12:00 pm.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15459CD5" w:rsidR="00E93B8E" w:rsidRDefault="00E93B8E" w:rsidP="00DE1C65">
      <w:pPr>
        <w:spacing w:before="120" w:after="120"/>
        <w:ind w:firstLine="720"/>
        <w:jc w:val="both"/>
      </w:pPr>
      <w:r>
        <w:fldChar w:fldCharType="begin"/>
      </w:r>
      <w:r>
        <w:instrText xml:space="preserve"> REF _Ref109391520 \h  \* MERGEFORMAT </w:instrText>
      </w:r>
      <w:r>
        <w:fldChar w:fldCharType="separate"/>
      </w:r>
      <w:r>
        <w:t>Figure 4</w:t>
      </w:r>
      <w:r>
        <w:fldChar w:fldCharType="end"/>
      </w:r>
      <w:r>
        <w:t xml:space="preserve"> also presents the hour of the peaks</w:t>
      </w:r>
      <w:r w:rsidR="0048561D">
        <w:t xml:space="preserve"> at each stop</w:t>
      </w:r>
      <w:r w:rsidR="00C140B5">
        <w:t xml:space="preserve"> when </w:t>
      </w:r>
      <w:r>
        <w:t>the unreliability reaches its maximum.</w:t>
      </w:r>
      <w:r w:rsidR="001854D1">
        <w:t xml:space="preserve"> The stops near the stadium reach their maximum later compared to other stops before the game but reach their maximum earlier after the game</w:t>
      </w:r>
      <w:r w:rsidR="00634084">
        <w:t xml:space="preserve">. This </w:t>
      </w:r>
      <w:r w:rsidR="00080550">
        <w:t xml:space="preserve">also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p>
    <w:p w14:paraId="6D87C6BA" w14:textId="77777777" w:rsidR="003A0DC2" w:rsidRDefault="003A0DC2" w:rsidP="00DE1C65">
      <w:pPr>
        <w:keepNext/>
        <w:jc w:val="both"/>
      </w:pPr>
      <w:r>
        <w:rPr>
          <w:noProof/>
        </w:rPr>
        <w:lastRenderedPageBreak/>
        <w:drawing>
          <wp:inline distT="0" distB="0" distL="0" distR="0" wp14:anchorId="013952DB" wp14:editId="0F2C4A2B">
            <wp:extent cx="5486400" cy="5486400"/>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486400" cy="5486400"/>
                    </a:xfrm>
                    <a:prstGeom prst="rect">
                      <a:avLst/>
                    </a:prstGeom>
                    <a:noFill/>
                    <a:ln>
                      <a:noFill/>
                    </a:ln>
                  </pic:spPr>
                </pic:pic>
              </a:graphicData>
            </a:graphic>
          </wp:inline>
        </w:drawing>
      </w:r>
    </w:p>
    <w:p w14:paraId="0CDFCFF3" w14:textId="77777777" w:rsidR="003A0DC2" w:rsidRDefault="003A0DC2" w:rsidP="00DE1C65">
      <w:pPr>
        <w:spacing w:before="120" w:after="120"/>
        <w:jc w:val="both"/>
      </w:pPr>
      <w:bookmarkStart w:id="10" w:name="_Ref109391520"/>
      <w:r>
        <w:t xml:space="preserve">Figure </w:t>
      </w:r>
      <w:fldSimple w:instr=" SEQ Figure \* ARABIC ">
        <w:r>
          <w:rPr>
            <w:noProof/>
          </w:rPr>
          <w:t>4</w:t>
        </w:r>
      </w:fldSimple>
      <w:bookmarkEnd w:id="10"/>
      <w:r>
        <w:t>: before-game and after-game peaks’ unreliability value and hour</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4F3AB60F"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5D6885">
        <w:t>Figure 5</w:t>
      </w:r>
      <w:r w:rsidR="005D6885">
        <w:fldChar w:fldCharType="end"/>
      </w:r>
      <w:r w:rsidR="005D6885">
        <w:t xml:space="preserve"> </w:t>
      </w:r>
      <w:r w:rsidR="001D0F03">
        <w:t xml:space="preserve">(up)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0C291B">
        <w:t xml:space="preserve">kept lower than the pre-COVID level during the post-lockdown era. </w:t>
      </w:r>
      <w:r w:rsidR="000E3ECA">
        <w:t>Note that the rapid decline of accessibility is not perfectly synchronous with the start of the pandemic. The major schedule change made by transit authority, which aims to adapt to the plunged ridership and</w:t>
      </w:r>
      <w:r w:rsidR="00D73AA2">
        <w:t xml:space="preserve"> financial difficulties,</w:t>
      </w:r>
      <w:r w:rsidR="000E3ECA">
        <w:t xml:space="preserve"> were enacted in May 2020, rather than immediately after the outbreak.</w:t>
      </w:r>
    </w:p>
    <w:p w14:paraId="0208BB73" w14:textId="564AD909"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be </w:t>
      </w:r>
      <w:r w:rsidR="00CF4D5B">
        <w:t xml:space="preserve">conflicting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DE1C65">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D11AE0">
        <w:t xml:space="preserve">can be because </w:t>
      </w:r>
      <w:r w:rsidR="003D1306">
        <w:t>the lockdown eliminated all commuting travel</w:t>
      </w:r>
      <w:r w:rsidR="00D11AE0">
        <w:t xml:space="preserve"> and made roads empty </w:t>
      </w:r>
      <w:r w:rsidR="00D11AE0">
        <w:fldChar w:fldCharType="begin"/>
      </w:r>
      <w:r w:rsidR="00F16B77">
        <w:instrText xml:space="preserve"> ADDIN ZOTERO_ITEM CSL_CITATION {"citationID":"yQCZP8rg","properties":{"formattedCitation":"({\\i{}42})","plainCitation":"(42)","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F16B77" w:rsidRPr="00F16B77">
        <w:rPr>
          <w:rFonts w:cs="Times New Roman"/>
          <w:szCs w:val="24"/>
        </w:rPr>
        <w:t>(</w:t>
      </w:r>
      <w:r w:rsidR="00F16B77" w:rsidRPr="00F16B77">
        <w:rPr>
          <w:rFonts w:cs="Times New Roman"/>
          <w:i/>
          <w:iCs/>
          <w:szCs w:val="24"/>
        </w:rPr>
        <w:t>42</w:t>
      </w:r>
      <w:r w:rsidR="00F16B77" w:rsidRPr="00F16B77">
        <w:rPr>
          <w:rFonts w:cs="Times New Roman"/>
          <w:szCs w:val="24"/>
        </w:rPr>
        <w:t>)</w:t>
      </w:r>
      <w:r w:rsidR="00D11AE0">
        <w:fldChar w:fldCharType="end"/>
      </w:r>
      <w:r w:rsidR="003D1306">
        <w:t>, which makes the on-time performance</w:t>
      </w:r>
      <w:r w:rsidR="0049095F">
        <w:t xml:space="preserve"> better</w:t>
      </w:r>
      <w:r w:rsidR="003D1306">
        <w:t>.</w:t>
      </w:r>
      <w:r w:rsidR="00D11AE0">
        <w:t xml:space="preserve"> Meanwhile, the schedule for the first few weeks stayed unchanged, resulting in less unreliability. </w:t>
      </w:r>
      <w:r w:rsidR="006E7BF4">
        <w:t xml:space="preserve">However, following the service cut since May 2020, </w:t>
      </w:r>
      <w:r w:rsidR="006A2C48">
        <w:t>both accessibility measure rapidly declined but scheduled accessibility declined faster, resulting higher unreliability than usual.</w:t>
      </w:r>
      <w:r w:rsidR="000379F8">
        <w:t xml:space="preserve"> However, we do not observe major change in the global average of unreliability</w:t>
      </w:r>
      <w:r w:rsidR="00B01131">
        <w:t xml:space="preserve"> later</w:t>
      </w:r>
      <w:r w:rsidR="007C08AF">
        <w:t xml:space="preserve"> after the lockdown</w:t>
      </w:r>
      <w:r w:rsidR="000379F8">
        <w:t xml:space="preserve">. </w:t>
      </w:r>
    </w:p>
    <w:p w14:paraId="03BFB7DE" w14:textId="6CFD78F7" w:rsidR="006A2C48" w:rsidRDefault="006A2C48" w:rsidP="00DE1C65">
      <w:pPr>
        <w:spacing w:before="120" w:after="120"/>
        <w:jc w:val="both"/>
      </w:pPr>
      <w:r>
        <w:tab/>
      </w:r>
    </w:p>
    <w:p w14:paraId="05013A93" w14:textId="77777777" w:rsidR="001B61E8" w:rsidRDefault="001B61E8" w:rsidP="00DE1C65">
      <w:pPr>
        <w:keepNext/>
        <w:widowControl w:val="0"/>
        <w:autoSpaceDE w:val="0"/>
        <w:autoSpaceDN w:val="0"/>
        <w:adjustRightInd w:val="0"/>
        <w:spacing w:line="240" w:lineRule="auto"/>
        <w:ind w:left="480" w:hanging="480"/>
        <w:jc w:val="both"/>
      </w:pPr>
      <w:r>
        <w:rPr>
          <w:noProof/>
        </w:rPr>
        <w:drawing>
          <wp:inline distT="0" distB="0" distL="0" distR="0" wp14:anchorId="0394E09D" wp14:editId="5A1E214B">
            <wp:extent cx="5480685" cy="486918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0685" cy="4869180"/>
                    </a:xfrm>
                    <a:prstGeom prst="rect">
                      <a:avLst/>
                    </a:prstGeom>
                    <a:noFill/>
                    <a:ln>
                      <a:noFill/>
                    </a:ln>
                  </pic:spPr>
                </pic:pic>
              </a:graphicData>
            </a:graphic>
          </wp:inline>
        </w:drawing>
      </w:r>
    </w:p>
    <w:p w14:paraId="30325076" w14:textId="7870A328" w:rsidR="003C6D91" w:rsidRDefault="001B61E8" w:rsidP="00DE1C65">
      <w:pPr>
        <w:spacing w:before="120" w:after="120"/>
        <w:jc w:val="both"/>
      </w:pPr>
      <w:bookmarkStart w:id="11" w:name="_Ref109663539"/>
      <w:r>
        <w:t xml:space="preserve">Figure </w:t>
      </w:r>
      <w:fldSimple w:instr=" SEQ Figure \* ARABIC ">
        <w:r w:rsidR="00C72453">
          <w:t>5</w:t>
        </w:r>
      </w:fldSimple>
      <w:bookmarkEnd w:id="11"/>
      <w:r>
        <w:t>: Temporal pattern of accessibility and unreliability</w:t>
      </w:r>
    </w:p>
    <w:p w14:paraId="0EAE3933" w14:textId="283ECA9B" w:rsidR="00A57AC3" w:rsidRDefault="00357321" w:rsidP="00DE1C65">
      <w:pPr>
        <w:spacing w:before="120" w:after="120"/>
        <w:jc w:val="both"/>
      </w:pPr>
      <w:r>
        <w:tab/>
        <w:t>COVID</w:t>
      </w:r>
      <w:r w:rsidR="00E2772D">
        <w:t>-19</w:t>
      </w:r>
      <w:r>
        <w:t xml:space="preserve">’s impacts are also spatially heterogeneous. </w:t>
      </w:r>
      <w:r>
        <w:fldChar w:fldCharType="begin"/>
      </w:r>
      <w:r>
        <w:instrText xml:space="preserve"> REF _Ref109734152 \h  \* MERGEFORMAT </w:instrText>
      </w:r>
      <w:r>
        <w:fldChar w:fldCharType="separate"/>
      </w:r>
      <w:r>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Red color means more system </w:t>
      </w:r>
      <w:r w:rsidR="00C77C78">
        <w:lastRenderedPageBreak/>
        <w:t>performance</w:t>
      </w:r>
      <w:r w:rsidR="00BB63A7">
        <w:t xml:space="preserve"> loss</w:t>
      </w:r>
      <w:r w:rsidR="00C77C78">
        <w:t>,</w:t>
      </w:r>
      <w:r w:rsidR="00BB63A7">
        <w:t xml:space="preserve"> and blue color means less performance loss. </w:t>
      </w:r>
      <w:r w:rsidR="00E2110E">
        <w:t xml:space="preserve">The two measures’ spatial patterns are </w:t>
      </w:r>
      <w:r w:rsidR="0072057E">
        <w:t>very similar</w:t>
      </w:r>
      <w:r w:rsidR="00E2110E">
        <w:t>:</w:t>
      </w:r>
      <w:r w:rsidR="00962E46">
        <w:t xml:space="preserve"> both are highly clustered. T</w:t>
      </w:r>
      <w:r w:rsidR="0072057E">
        <w:t>he</w:t>
      </w:r>
      <w:r w:rsidR="00E2110E">
        <w:t xml:space="preserve"> downtown area</w:t>
      </w:r>
      <w:r w:rsidR="0072057E">
        <w:t>, which account</w:t>
      </w:r>
      <w:r w:rsidR="005C04BE">
        <w:t>s</w:t>
      </w:r>
      <w:r w:rsidR="0072057E">
        <w:t xml:space="preserve"> for most ridership in the system </w:t>
      </w:r>
      <w:r w:rsidR="006B109A">
        <w:fldChar w:fldCharType="begin"/>
      </w:r>
      <w:r w:rsidR="00F16B77">
        <w:instrText xml:space="preserve"> ADDIN ZOTERO_ITEM CSL_CITATION {"citationID":"tLL5kPHY","properties":{"formattedCitation":"({\\i{}43})","plainCitation":"(43)","noteIndex":0},"citationItems":[{"id":1698,"uris":["http://zotero.org/users/9738374/items/X4N2ZSMK"],"itemData":{"id":1698,"type":"report","genre":"Unpublished manuscript","title":"Disparities in Public Transit Accessibility and Usage by People with Mobility Disabilities: An Evaluation using High-Resolution Transit Data","author":[{"family":"Liu","given":"Luyu"},{"family":"Kar","given":"Armita"},{"family":"Tokey","given":"Ahmad Ilderim"},{"family":"Le","given":"Huyen TK"},{"family":"Miller","given":"Harvey J."}]}}],"schema":"https://github.com/citation-style-language/schema/raw/master/csl-citation.json"} </w:instrText>
      </w:r>
      <w:r w:rsidR="006B109A">
        <w:fldChar w:fldCharType="separate"/>
      </w:r>
      <w:r w:rsidR="00F16B77" w:rsidRPr="00F16B77">
        <w:rPr>
          <w:rFonts w:cs="Times New Roman"/>
          <w:szCs w:val="24"/>
        </w:rPr>
        <w:t>(</w:t>
      </w:r>
      <w:r w:rsidR="00F16B77" w:rsidRPr="00F16B77">
        <w:rPr>
          <w:rFonts w:cs="Times New Roman"/>
          <w:i/>
          <w:iCs/>
          <w:szCs w:val="24"/>
        </w:rPr>
        <w:t>43</w:t>
      </w:r>
      <w:r w:rsidR="00F16B77" w:rsidRPr="00F16B77">
        <w:rPr>
          <w:rFonts w:cs="Times New Roman"/>
          <w:szCs w:val="24"/>
        </w:rPr>
        <w:t>)</w:t>
      </w:r>
      <w:r w:rsidR="006B109A">
        <w:fldChar w:fldCharType="end"/>
      </w:r>
      <w:r w:rsidR="006B109A">
        <w:t xml:space="preserve"> </w:t>
      </w:r>
      <w:r w:rsidR="0072057E">
        <w:t xml:space="preserve">and experienced </w:t>
      </w:r>
      <w:r w:rsidR="00077D05">
        <w:t>least</w:t>
      </w:r>
      <w:r w:rsidR="0072057E">
        <w:t xml:space="preserve"> service cut</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 xml:space="preserve">for urban perimeters and suburban areas, there ar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77777777" w:rsidR="00C72453" w:rsidRDefault="00C72453" w:rsidP="00DE1C65">
      <w:pPr>
        <w:keepNext/>
        <w:widowControl w:val="0"/>
        <w:autoSpaceDE w:val="0"/>
        <w:autoSpaceDN w:val="0"/>
        <w:adjustRightInd w:val="0"/>
        <w:spacing w:line="240" w:lineRule="auto"/>
        <w:ind w:left="480" w:hanging="480"/>
        <w:jc w:val="both"/>
      </w:pPr>
      <w:r>
        <w:rPr>
          <w:noProof/>
        </w:rPr>
        <w:drawing>
          <wp:inline distT="0" distB="0" distL="0" distR="0" wp14:anchorId="015ED255" wp14:editId="534EF003">
            <wp:extent cx="5486399" cy="2743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86399" cy="2743200"/>
                    </a:xfrm>
                    <a:prstGeom prst="rect">
                      <a:avLst/>
                    </a:prstGeom>
                    <a:noFill/>
                    <a:ln>
                      <a:noFill/>
                    </a:ln>
                  </pic:spPr>
                </pic:pic>
              </a:graphicData>
            </a:graphic>
          </wp:inline>
        </w:drawing>
      </w:r>
    </w:p>
    <w:p w14:paraId="56DF5D65" w14:textId="48CC3B06" w:rsidR="0012321F" w:rsidRDefault="00C72453" w:rsidP="00DE1C65">
      <w:pPr>
        <w:spacing w:before="120" w:after="120"/>
        <w:jc w:val="both"/>
      </w:pPr>
      <w:bookmarkStart w:id="12" w:name="_Ref109734152"/>
      <w:r>
        <w:t xml:space="preserve">Figure </w:t>
      </w:r>
      <w:fldSimple w:instr=" SEQ Figure \* ARABIC ">
        <w:r>
          <w:t>6</w:t>
        </w:r>
      </w:fldSimple>
      <w:bookmarkEnd w:id="12"/>
      <w:r>
        <w:t>: the 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2E8BF91F" w:rsidR="00413309" w:rsidRDefault="007154DD" w:rsidP="00DE1C65">
      <w:pPr>
        <w:spacing w:before="120" w:after="120"/>
        <w:jc w:val="both"/>
      </w:pPr>
      <w:r>
        <w:t xml:space="preserve">Public </w:t>
      </w:r>
      <w:r>
        <w:t>transit systems</w:t>
      </w:r>
      <w:r>
        <w:t xml:space="preserve"> are facing</w:t>
      </w:r>
      <w:r w:rsidR="00EF4C32">
        <w:t xml:space="preserve"> higher risks of system failure caused by </w:t>
      </w:r>
      <w:r w:rsidR="00DC130C">
        <w:t>disruptions</w:t>
      </w:r>
      <w:r>
        <w:t>,</w:t>
      </w:r>
      <w:r w:rsidR="00DC130C">
        <w:t xml:space="preserve"> such as </w:t>
      </w:r>
      <w:r w:rsidR="00EF4C32">
        <w:t xml:space="preserve">climate change and </w:t>
      </w:r>
      <w:r w:rsidR="00EF4C32">
        <w:t>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i</w:t>
      </w:r>
      <w:r w:rsidR="00634B24">
        <w:t>n this paper</w:t>
      </w:r>
      <w:r w:rsidR="00634B24">
        <w:t xml:space="preserve">: </w:t>
      </w:r>
      <w:r w:rsidR="00286FF7" w:rsidRPr="00634B24">
        <w:rPr>
          <w:i/>
          <w:iCs/>
        </w:rPr>
        <w:t>realizable accessibility</w:t>
      </w:r>
      <w:r w:rsidR="00286FF7">
        <w:t xml:space="preserve">, which represents the accessibility that can be actually achieved by a transit user </w:t>
      </w:r>
      <w:r w:rsidR="00286FF7">
        <w:fldChar w:fldCharType="begin"/>
      </w:r>
      <w:r w:rsidR="00F35E5A">
        <w:instrText xml:space="preserve"> ADDIN ZOTERO_ITEM CSL_CITATION {"citationID":"zIBWjxKa","properties":{"formattedCitation":"({\\i{}5})","plainCitation":"(5)","noteIndex":0},"citationItems":[{"id":"PK7tV2B3/5i6GOIwB","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F35E5A" w:rsidRPr="00F35E5A">
        <w:rPr>
          <w:rFonts w:cs="Times New Roman"/>
          <w:szCs w:val="24"/>
        </w:rPr>
        <w:t>(</w:t>
      </w:r>
      <w:r w:rsidR="00F35E5A" w:rsidRPr="00F35E5A">
        <w:rPr>
          <w:rFonts w:cs="Times New Roman"/>
          <w:i/>
          <w:iCs/>
          <w:szCs w:val="24"/>
        </w:rPr>
        <w:t>5</w:t>
      </w:r>
      <w:r w:rsidR="00F35E5A" w:rsidRPr="00F35E5A">
        <w:rPr>
          <w:rFonts w:cs="Times New Roman"/>
          <w:szCs w:val="24"/>
        </w:rPr>
        <w:t>)</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7A6672">
        <w:t xml:space="preserve">The paper provides a new way for future research and planning to understand </w:t>
      </w:r>
      <w:r w:rsidR="007A6672">
        <w:rPr>
          <w:rFonts w:hint="eastAsia"/>
        </w:rPr>
        <w:t>public</w:t>
      </w:r>
      <w:r w:rsidR="007A6672">
        <w:t xml:space="preserve"> transit system’s resilience against different types of disruptions. The method uses </w:t>
      </w:r>
      <w:r w:rsidR="008D57BE">
        <w:t xml:space="preserve">the change of </w:t>
      </w:r>
      <w:r w:rsidR="007A6672">
        <w:t>realizable accessibility</w:t>
      </w:r>
      <w:r w:rsidR="000E2B49">
        <w:t xml:space="preserve"> – i.e., </w:t>
      </w:r>
      <w:r w:rsidR="008D57BE">
        <w:t>the delivered service</w:t>
      </w:r>
      <w:r w:rsidR="000E2B49">
        <w:t>,</w:t>
      </w:r>
      <w:r w:rsidR="007A6672">
        <w:t xml:space="preserve"> and accessibility reliability</w:t>
      </w:r>
      <w:r w:rsidR="000E2B49">
        <w:t xml:space="preserve"> – i.e., </w:t>
      </w:r>
      <w:r w:rsidR="008D57BE">
        <w:t>quality of delivered service –</w:t>
      </w:r>
      <w:r w:rsidR="007A6672">
        <w:t xml:space="preserve"> </w:t>
      </w:r>
      <w:r w:rsidR="008D57BE">
        <w:t xml:space="preserve">during a disruptive event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3C3B6974"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game, and the position of both peaks move</w:t>
      </w:r>
      <w:r w:rsidR="004F20D6">
        <w:t>d</w:t>
      </w:r>
      <w:r w:rsidR="006843BF">
        <w:t xml:space="preserve"> with the game time</w:t>
      </w:r>
      <w:r w:rsidR="00B03392">
        <w:t xml:space="preserve"> in a consistent manner. Spatial analysis also shows that Ohio Stadium </w:t>
      </w:r>
      <w:r w:rsidR="004F20D6">
        <w:t>was</w:t>
      </w:r>
      <w:r w:rsidR="00B03392">
        <w:t xml:space="preserve"> the very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0ED35F8C" w:rsidR="00DF7E62" w:rsidRDefault="006D10B0" w:rsidP="00DE1C65">
      <w:pPr>
        <w:spacing w:before="120" w:after="120"/>
        <w:jc w:val="both"/>
      </w:pPr>
      <w:r>
        <w:tab/>
      </w:r>
      <w:r w:rsidR="00DF7E62">
        <w:t xml:space="preserve">Analyses on </w:t>
      </w:r>
      <w:r w:rsidR="005E6635">
        <w:t xml:space="preserve">COVID-19 and </w:t>
      </w:r>
      <w:r w:rsidR="00072234">
        <w:t xml:space="preserve">subsequent </w:t>
      </w:r>
      <w:r w:rsidR="005E6635">
        <w:t xml:space="preserve">service cut </w:t>
      </w:r>
      <w:r w:rsidR="00DF7E62">
        <w:t xml:space="preserve">also show that it </w:t>
      </w:r>
      <w:r w:rsidR="00072234">
        <w:t>incurred universal decline in realizable accessibility for transit users. However, improved traffic condition caused by the lockdown during the early stages of the pandemic helped to reduce unreliability</w:t>
      </w:r>
      <w:r w:rsidR="00BF513C">
        <w:t>,</w:t>
      </w:r>
      <w:r w:rsidR="00DF7E62">
        <w:t xml:space="preserve"> but</w:t>
      </w:r>
      <w:r w:rsidR="00BF513C">
        <w:t xml:space="preserve"> unreliability </w:t>
      </w:r>
      <w:r w:rsidR="00081F4A">
        <w:t xml:space="preserve">later increased after the service cut. </w:t>
      </w:r>
      <w:r w:rsidR="00BF513C">
        <w:t xml:space="preserve">The shrinking service schedule and improved traffic condition, as two contradicting forces, created a subtle pattern of unreliability. Our spatial analysis also reveals that the city center, which has most ridership and accessibility, experienced least accessibility and reliability loss, while </w:t>
      </w:r>
      <w:r w:rsidR="00CB6A67">
        <w:t>most of the urban perimeters and suburbs witnessed massive decline in system performance and service quality.</w:t>
      </w:r>
    </w:p>
    <w:p w14:paraId="7C56BD15" w14:textId="5E0539CD" w:rsidR="006D10B0" w:rsidRDefault="00DF7E62" w:rsidP="00DE1C65">
      <w:pPr>
        <w:spacing w:before="120" w:after="120"/>
        <w:jc w:val="both"/>
      </w:pPr>
      <w:r>
        <w:tab/>
        <w:t>The contribution of proposed methods and results is threefold. First, both case studies show the effectiveness of realizable accessibility and accessibility unreliability</w:t>
      </w:r>
      <w:r w:rsidR="002B087C">
        <w:t xml:space="preserve"> </w:t>
      </w:r>
      <w:r>
        <w:t>to detect system disturbances</w:t>
      </w:r>
      <w:r w:rsidR="00C050D0">
        <w:t>, and it works on both short- and long-term disruption</w:t>
      </w:r>
      <w:r w:rsidR="003C0BFD">
        <w:t>s</w:t>
      </w:r>
      <w:r w:rsidR="00C050D0">
        <w:t xml:space="preserve"> with high spatial and temporal resolution.</w:t>
      </w:r>
      <w:r>
        <w:t xml:space="preserve"> More 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the results on football games reveal crucial patterns of large social events’ impacts on public transit accessibility and reliability</w:t>
      </w:r>
      <w:r w:rsidR="00685488">
        <w:t>. For example, transit authorities can plan and broadcast rerouting in advance</w:t>
      </w:r>
      <w:r w:rsidR="00CA4CEB">
        <w:t xml:space="preserve"> according to average before- and after-game peak hours, while keep normal schedule for </w:t>
      </w:r>
      <w:r w:rsidR="00F978E7">
        <w:t xml:space="preserve">other </w:t>
      </w:r>
      <w:r w:rsidR="00CA4CEB">
        <w:t>hours.</w:t>
      </w:r>
      <w:r w:rsidR="00F978E7">
        <w:t xml:space="preserve"> Finally, </w:t>
      </w:r>
      <w:r w:rsidR="00053E26">
        <w:t>major long-term disruptions, such as COVID-19, had effects on both on-time performance and schedule; despite the increase in unreliability, which can indeed</w:t>
      </w:r>
      <w:r w:rsidR="00BD7A28">
        <w:t xml:space="preserve"> be advantageous for some passengers, the impacts of COVID-19 are still devastating</w:t>
      </w:r>
      <w:r w:rsidR="007B2DA2">
        <w:t xml:space="preserve"> when factoring major decline in accessibility</w:t>
      </w:r>
      <w:r w:rsidR="00BD7A28">
        <w:t>.</w:t>
      </w:r>
      <w:r w:rsidR="007B2DA2">
        <w:t xml:space="preserve"> This</w:t>
      </w:r>
      <w:r w:rsidR="00FD6090">
        <w:t xml:space="preserve"> also</w:t>
      </w:r>
      <w:r w:rsidR="007B2DA2">
        <w:t xml:space="preserve"> shows that unreliability alone cannot show the whole picture of transit experience; instead, realizable accessibility </w:t>
      </w:r>
      <w:r w:rsidR="00123D20">
        <w:t xml:space="preserve">together with </w:t>
      </w:r>
      <w:r w:rsidR="007B2DA2">
        <w:t xml:space="preserve">accessibility reliability </w:t>
      </w:r>
      <w:r w:rsidR="00123D20">
        <w:t>is</w:t>
      </w:r>
      <w:r w:rsidR="007B2DA2">
        <w:t xml:space="preserve"> a more holistic way to understand system performance</w:t>
      </w:r>
      <w:r w:rsidR="006E65FD">
        <w:t>, just like mean and variance</w:t>
      </w:r>
      <w:r w:rsidR="007B2DA2">
        <w:t xml:space="preserve">. </w:t>
      </w:r>
    </w:p>
    <w:p w14:paraId="166F6521" w14:textId="5D1D0168" w:rsidR="005E6635" w:rsidRDefault="005E6635" w:rsidP="00DE1C65">
      <w:pPr>
        <w:spacing w:before="120" w:after="120"/>
        <w:jc w:val="both"/>
      </w:pPr>
      <w:r>
        <w:tab/>
      </w:r>
      <w:r w:rsidR="007A6672">
        <w:t xml:space="preserve"> </w:t>
      </w:r>
      <w:r w:rsidR="00B00B35">
        <w:t xml:space="preserve">The paper also has limitations. First, </w:t>
      </w:r>
      <w:r w:rsidR="00417A69">
        <w:t xml:space="preserve">despite strong indications of causality, we cannot make definite conclusions on the causality between high unreliability and </w:t>
      </w:r>
      <w:r w:rsidR="00716702">
        <w:t>the disruptive events; there can be other dominating factors that we do not know of</w:t>
      </w:r>
      <w:r w:rsidR="00417A69">
        <w:t>.</w:t>
      </w:r>
      <w:r w:rsidR="0024018F">
        <w:t xml:space="preserve"> In other words, despite revealing many </w:t>
      </w:r>
      <w:r w:rsidR="0024018F" w:rsidRPr="0024018F">
        <w:rPr>
          <w:i/>
          <w:iCs/>
        </w:rPr>
        <w:t>patterns</w:t>
      </w:r>
      <w:r w:rsidR="0024018F">
        <w:t xml:space="preserve"> of the impacts, </w:t>
      </w:r>
      <w:commentRangeStart w:id="13"/>
      <w:r w:rsidR="0024018F">
        <w:t xml:space="preserve">i.e., </w:t>
      </w:r>
      <w:r w:rsidR="00324874">
        <w:t>how much</w:t>
      </w:r>
      <w:r w:rsidR="003324F4">
        <w:t>, where, and when</w:t>
      </w:r>
      <w:r w:rsidR="0024018F">
        <w:t xml:space="preserve"> </w:t>
      </w:r>
      <w:r w:rsidR="00324874">
        <w:t xml:space="preserve">are </w:t>
      </w:r>
      <w:r w:rsidR="0024018F">
        <w:t>the disruptive event’s impac</w:t>
      </w:r>
      <w:r w:rsidR="00437101">
        <w:t>ts</w:t>
      </w:r>
      <w:commentRangeEnd w:id="13"/>
      <w:r w:rsidR="00F525C2">
        <w:rPr>
          <w:rStyle w:val="CommentReference"/>
        </w:rPr>
        <w:commentReference w:id="13"/>
      </w:r>
      <w:r w:rsidR="0024018F">
        <w:t xml:space="preserve">, we still have very few information on the </w:t>
      </w:r>
      <w:r w:rsidR="0024018F" w:rsidRPr="0024018F">
        <w:rPr>
          <w:i/>
          <w:iCs/>
        </w:rPr>
        <w:t>process</w:t>
      </w:r>
      <w:r w:rsidR="0024018F">
        <w:t xml:space="preserve">, i.e., how </w:t>
      </w:r>
      <w:r w:rsidR="003324F4">
        <w:t xml:space="preserve">and by what </w:t>
      </w:r>
      <w:r w:rsidR="00010D76">
        <w:t xml:space="preserve">did </w:t>
      </w:r>
      <w:r w:rsidR="0024018F">
        <w:t>the disruptive event impact</w:t>
      </w:r>
      <w:r w:rsidR="00010D76">
        <w:t xml:space="preserve"> the system</w:t>
      </w:r>
      <w:r w:rsidR="00E33352">
        <w:t xml:space="preserve"> [</w:t>
      </w:r>
      <w:commentRangeStart w:id="14"/>
      <w:r w:rsidR="00E33352">
        <w:t>citation needed</w:t>
      </w:r>
      <w:commentRangeEnd w:id="14"/>
      <w:r w:rsidR="00E33352">
        <w:rPr>
          <w:rStyle w:val="CommentReference"/>
        </w:rPr>
        <w:commentReference w:id="14"/>
      </w:r>
      <w:r w:rsidR="00E33352">
        <w:t>]</w:t>
      </w:r>
      <w:r w:rsidR="00010D76">
        <w:t>.</w:t>
      </w:r>
      <w:r w:rsidR="00885008">
        <w:t xml:space="preserve"> </w:t>
      </w:r>
      <w:r w:rsidR="007C7973">
        <w:t>Archived r</w:t>
      </w:r>
      <w:r w:rsidR="00885008">
        <w:t xml:space="preserve">eal-time information </w:t>
      </w:r>
      <w:r w:rsidR="007C7973">
        <w:t xml:space="preserve">is perfect </w:t>
      </w:r>
      <w:r w:rsidR="00885008">
        <w:t xml:space="preserve">media </w:t>
      </w:r>
      <w:r w:rsidR="007C7973">
        <w:t xml:space="preserve">to reveal the patterns and reconstruct the process. </w:t>
      </w:r>
      <w:r w:rsidR="00FE39B4">
        <w:t xml:space="preserve">Second, we do not address the implications of the disruptions on social equity and specific individual experience. </w:t>
      </w:r>
      <w:r w:rsidR="000B236E">
        <w:t xml:space="preserve">Third, the paper does not address the heterogeneity of accessibility to different opportunities; we only measure accessibility with the number of accessible stops. </w:t>
      </w:r>
      <w:r w:rsidR="00FE39B4">
        <w:t xml:space="preserve">The paper also points out several open topics for future research. For example, the </w:t>
      </w:r>
      <w:r w:rsidR="00FE39B4">
        <w:lastRenderedPageBreak/>
        <w:t>method can be applied to any cities with corresponding real-time and schedule GTFS data. We would like to see more case studies on accessibility reliability in different settings in the future.</w:t>
      </w:r>
      <w:r w:rsidR="000B236E">
        <w:t xml:space="preserve"> </w:t>
      </w:r>
    </w:p>
    <w:p w14:paraId="7F9F1067" w14:textId="77777777" w:rsidR="006D10B0" w:rsidRDefault="006D10B0" w:rsidP="00DE1C65">
      <w:pPr>
        <w:spacing w:before="120" w:after="120"/>
        <w:jc w:val="both"/>
      </w:pPr>
    </w:p>
    <w:p w14:paraId="11F9DF81" w14:textId="77777777" w:rsidR="00E2772D" w:rsidRDefault="00E2772D" w:rsidP="00DE1C65">
      <w:pPr>
        <w:widowControl w:val="0"/>
        <w:autoSpaceDE w:val="0"/>
        <w:autoSpaceDN w:val="0"/>
        <w:adjustRightInd w:val="0"/>
        <w:spacing w:line="240" w:lineRule="auto"/>
        <w:ind w:left="480" w:hanging="480"/>
        <w:jc w:val="both"/>
      </w:pPr>
    </w:p>
    <w:p w14:paraId="2B51F7F7" w14:textId="77777777" w:rsidR="00C51BAB" w:rsidRDefault="00C51BAB" w:rsidP="00DE1C65">
      <w:pPr>
        <w:widowControl w:val="0"/>
        <w:autoSpaceDE w:val="0"/>
        <w:autoSpaceDN w:val="0"/>
        <w:adjustRightInd w:val="0"/>
        <w:spacing w:line="240" w:lineRule="auto"/>
        <w:ind w:left="480" w:hanging="480"/>
        <w:jc w:val="both"/>
      </w:pPr>
    </w:p>
    <w:p w14:paraId="271A42F3" w14:textId="43E806FF" w:rsidR="008A76F4" w:rsidRDefault="008A76F4" w:rsidP="00DE1C65">
      <w:pPr>
        <w:widowControl w:val="0"/>
        <w:autoSpaceDE w:val="0"/>
        <w:autoSpaceDN w:val="0"/>
        <w:adjustRightInd w:val="0"/>
        <w:spacing w:line="240" w:lineRule="auto"/>
        <w:ind w:left="480" w:hanging="480"/>
        <w:jc w:val="both"/>
      </w:pPr>
      <w:r>
        <w:t>Reference:</w:t>
      </w:r>
    </w:p>
    <w:p w14:paraId="4FFDCCD6" w14:textId="77777777" w:rsidR="00F35E5A" w:rsidRPr="00F35E5A" w:rsidRDefault="00A824B0" w:rsidP="00DE1C65">
      <w:pPr>
        <w:pStyle w:val="Bibliography"/>
        <w:jc w:val="both"/>
        <w:rPr>
          <w:rFonts w:cs="Times New Roman"/>
        </w:rPr>
      </w:pPr>
      <w:r>
        <w:fldChar w:fldCharType="begin" w:fldLock="1"/>
      </w:r>
      <w:r w:rsidR="00665758">
        <w:instrText xml:space="preserve"> ADDIN ZOTERO_BIBL {"uncited":[],"omitted":[],"custom":[]} CSL_BIBLIOGRAPHY </w:instrText>
      </w:r>
      <w:r>
        <w:fldChar w:fldCharType="separate"/>
      </w:r>
      <w:r w:rsidR="00F35E5A" w:rsidRPr="00F35E5A">
        <w:rPr>
          <w:rFonts w:cs="Times New Roman"/>
        </w:rPr>
        <w:t xml:space="preserve">1. </w:t>
      </w:r>
      <w:r w:rsidR="00F35E5A" w:rsidRPr="00F35E5A">
        <w:rPr>
          <w:rFonts w:cs="Times New Roman"/>
        </w:rPr>
        <w:tab/>
        <w:t xml:space="preserve">Tong, L., X. Zhou, and H. J. Miller. Transportation Network Design for Maximizing Space–Time Accessibility. </w:t>
      </w:r>
      <w:r w:rsidR="00F35E5A" w:rsidRPr="00F35E5A">
        <w:rPr>
          <w:rFonts w:cs="Times New Roman"/>
          <w:i/>
          <w:iCs/>
        </w:rPr>
        <w:t>Transportation Research Part B: Methodological</w:t>
      </w:r>
      <w:r w:rsidR="00F35E5A" w:rsidRPr="00F35E5A">
        <w:rPr>
          <w:rFonts w:cs="Times New Roman"/>
        </w:rPr>
        <w:t>, Vol. 81, 2015, pp. 555–576.</w:t>
      </w:r>
    </w:p>
    <w:p w14:paraId="56A8069B" w14:textId="77777777" w:rsidR="00F35E5A" w:rsidRPr="00F35E5A" w:rsidRDefault="00F35E5A" w:rsidP="00DE1C65">
      <w:pPr>
        <w:pStyle w:val="Bibliography"/>
        <w:jc w:val="both"/>
        <w:rPr>
          <w:rFonts w:cs="Times New Roman"/>
        </w:rPr>
      </w:pPr>
      <w:r w:rsidRPr="00F35E5A">
        <w:rPr>
          <w:rFonts w:cs="Times New Roman"/>
        </w:rPr>
        <w:t xml:space="preserve">2. </w:t>
      </w:r>
      <w:r w:rsidRPr="00F35E5A">
        <w:rPr>
          <w:rFonts w:cs="Times New Roman"/>
        </w:rPr>
        <w:tab/>
        <w:t xml:space="preserve">Park, Y., J. Mount, L. Liu, N. Xiao, and H. J. Miller. Assessing Public Transit Performance Using Real-Time Data: Spatiotemporal Patterns of Bus Operation Delays in Columbus, Ohio, USA. </w:t>
      </w:r>
      <w:r w:rsidRPr="00F35E5A">
        <w:rPr>
          <w:rFonts w:cs="Times New Roman"/>
          <w:i/>
          <w:iCs/>
        </w:rPr>
        <w:t>International Journal of Geographical Information Science</w:t>
      </w:r>
      <w:r w:rsidRPr="00F35E5A">
        <w:rPr>
          <w:rFonts w:cs="Times New Roman"/>
        </w:rPr>
        <w:t>, Vol. 34, No. 2, 2020, pp. 367–392. https://doi.org/10.1080/13658816.2019.1608997.</w:t>
      </w:r>
    </w:p>
    <w:p w14:paraId="0712527C" w14:textId="77777777" w:rsidR="00F35E5A" w:rsidRPr="00F35E5A" w:rsidRDefault="00F35E5A" w:rsidP="00DE1C65">
      <w:pPr>
        <w:pStyle w:val="Bibliography"/>
        <w:jc w:val="both"/>
        <w:rPr>
          <w:rFonts w:cs="Times New Roman"/>
        </w:rPr>
      </w:pPr>
      <w:r w:rsidRPr="00F35E5A">
        <w:rPr>
          <w:rFonts w:cs="Times New Roman"/>
        </w:rPr>
        <w:t xml:space="preserve">3. </w:t>
      </w:r>
      <w:r w:rsidRPr="00F35E5A">
        <w:rPr>
          <w:rFonts w:cs="Times New Roman"/>
        </w:rPr>
        <w:tab/>
        <w:t xml:space="preserve">Chakrabarti, S., and G. Giuliano. Does Service Reliability Determine Transit Patronage? Insights from the Los Angeles Metro Bus System. </w:t>
      </w:r>
      <w:r w:rsidRPr="00F35E5A">
        <w:rPr>
          <w:rFonts w:cs="Times New Roman"/>
          <w:i/>
          <w:iCs/>
        </w:rPr>
        <w:t>Transport policy</w:t>
      </w:r>
      <w:r w:rsidRPr="00F35E5A">
        <w:rPr>
          <w:rFonts w:cs="Times New Roman"/>
        </w:rPr>
        <w:t>, Vol. 42, 2015, pp. 12–20.</w:t>
      </w:r>
    </w:p>
    <w:p w14:paraId="64F32148" w14:textId="77777777" w:rsidR="00F35E5A" w:rsidRPr="00F35E5A" w:rsidRDefault="00F35E5A" w:rsidP="00DE1C65">
      <w:pPr>
        <w:pStyle w:val="Bibliography"/>
        <w:jc w:val="both"/>
        <w:rPr>
          <w:rFonts w:cs="Times New Roman"/>
        </w:rPr>
      </w:pPr>
      <w:r w:rsidRPr="00F35E5A">
        <w:rPr>
          <w:rFonts w:cs="Times New Roman"/>
        </w:rPr>
        <w:t xml:space="preserve">4. </w:t>
      </w:r>
      <w:r w:rsidRPr="00F35E5A">
        <w:rPr>
          <w:rFonts w:cs="Times New Roman"/>
        </w:rPr>
        <w:tab/>
        <w:t xml:space="preserve">Erhardt, G. D., J. M. Hoque, V. Goyal, S. </w:t>
      </w:r>
      <w:proofErr w:type="spellStart"/>
      <w:r w:rsidRPr="00F35E5A">
        <w:rPr>
          <w:rFonts w:cs="Times New Roman"/>
        </w:rPr>
        <w:t>Berrebi</w:t>
      </w:r>
      <w:proofErr w:type="spellEnd"/>
      <w:r w:rsidRPr="00F35E5A">
        <w:rPr>
          <w:rFonts w:cs="Times New Roman"/>
        </w:rPr>
        <w:t xml:space="preserve">, C. </w:t>
      </w:r>
      <w:proofErr w:type="spellStart"/>
      <w:r w:rsidRPr="00F35E5A">
        <w:rPr>
          <w:rFonts w:cs="Times New Roman"/>
        </w:rPr>
        <w:t>Brakewood</w:t>
      </w:r>
      <w:proofErr w:type="spellEnd"/>
      <w:r w:rsidRPr="00F35E5A">
        <w:rPr>
          <w:rFonts w:cs="Times New Roman"/>
        </w:rPr>
        <w:t xml:space="preserve">, and K. E. Watkins. Why Has Public Transit Ridership Declined in the United States? </w:t>
      </w:r>
      <w:r w:rsidRPr="00F35E5A">
        <w:rPr>
          <w:rFonts w:cs="Times New Roman"/>
          <w:i/>
          <w:iCs/>
        </w:rPr>
        <w:t>Transportation Research Part A: Policy and Practice</w:t>
      </w:r>
      <w:r w:rsidRPr="00F35E5A">
        <w:rPr>
          <w:rFonts w:cs="Times New Roman"/>
        </w:rPr>
        <w:t>, Vol. 161, 2022, pp. 68–87.</w:t>
      </w:r>
    </w:p>
    <w:p w14:paraId="5E50B6DF" w14:textId="77777777" w:rsidR="00F35E5A" w:rsidRPr="00F35E5A" w:rsidRDefault="00F35E5A" w:rsidP="00DE1C65">
      <w:pPr>
        <w:pStyle w:val="Bibliography"/>
        <w:jc w:val="both"/>
        <w:rPr>
          <w:rFonts w:cs="Times New Roman"/>
        </w:rPr>
      </w:pPr>
      <w:r w:rsidRPr="00F35E5A">
        <w:rPr>
          <w:rFonts w:cs="Times New Roman"/>
        </w:rPr>
        <w:t xml:space="preserve">5. </w:t>
      </w:r>
      <w:r w:rsidRPr="00F35E5A">
        <w:rPr>
          <w:rFonts w:cs="Times New Roman"/>
        </w:rPr>
        <w:tab/>
        <w:t xml:space="preserve">Liu, L., A. Porr, and H. J. Miller. Realizable Accessibility: Evaluating the Reliability of Public Transit Accessibility Using High-Resolution Real-Time Data. </w:t>
      </w:r>
      <w:r w:rsidRPr="00F35E5A">
        <w:rPr>
          <w:rFonts w:cs="Times New Roman"/>
          <w:i/>
          <w:iCs/>
        </w:rPr>
        <w:t>Journal of Geographical Systems</w:t>
      </w:r>
      <w:r w:rsidRPr="00F35E5A">
        <w:rPr>
          <w:rFonts w:cs="Times New Roman"/>
        </w:rPr>
        <w:t>, 2022. https://doi.org/10.1007/s10109-022-00382-w.</w:t>
      </w:r>
    </w:p>
    <w:p w14:paraId="5984828B" w14:textId="77777777" w:rsidR="00F35E5A" w:rsidRPr="00F35E5A" w:rsidRDefault="00F35E5A" w:rsidP="00DE1C65">
      <w:pPr>
        <w:pStyle w:val="Bibliography"/>
        <w:jc w:val="both"/>
        <w:rPr>
          <w:rFonts w:cs="Times New Roman"/>
        </w:rPr>
      </w:pPr>
      <w:r w:rsidRPr="00F35E5A">
        <w:rPr>
          <w:rFonts w:cs="Times New Roman"/>
        </w:rPr>
        <w:t xml:space="preserve">6. </w:t>
      </w:r>
      <w:r w:rsidRPr="00F35E5A">
        <w:rPr>
          <w:rFonts w:cs="Times New Roman"/>
        </w:rPr>
        <w:tab/>
      </w:r>
      <w:proofErr w:type="spellStart"/>
      <w:r w:rsidRPr="00F35E5A">
        <w:rPr>
          <w:rFonts w:cs="Times New Roman"/>
        </w:rPr>
        <w:t>Azolin</w:t>
      </w:r>
      <w:proofErr w:type="spellEnd"/>
      <w:r w:rsidRPr="00F35E5A">
        <w:rPr>
          <w:rFonts w:cs="Times New Roman"/>
        </w:rPr>
        <w:t xml:space="preserve">, L. G., A. N. R. da Silva, and N. Pinto. Incorporating Public Transport in a Methodology for Assessing Resilience in Urban Mobility. </w:t>
      </w:r>
      <w:r w:rsidRPr="00F35E5A">
        <w:rPr>
          <w:rFonts w:cs="Times New Roman"/>
          <w:i/>
          <w:iCs/>
        </w:rPr>
        <w:t>Transportation research part d: transport and environment</w:t>
      </w:r>
      <w:r w:rsidRPr="00F35E5A">
        <w:rPr>
          <w:rFonts w:cs="Times New Roman"/>
        </w:rPr>
        <w:t>, Vol. 85, 2020, p. 102386.</w:t>
      </w:r>
    </w:p>
    <w:p w14:paraId="4B910029" w14:textId="77777777" w:rsidR="00F35E5A" w:rsidRPr="00F35E5A" w:rsidRDefault="00F35E5A" w:rsidP="00DE1C65">
      <w:pPr>
        <w:pStyle w:val="Bibliography"/>
        <w:jc w:val="both"/>
        <w:rPr>
          <w:rFonts w:cs="Times New Roman"/>
        </w:rPr>
      </w:pPr>
      <w:r w:rsidRPr="00F35E5A">
        <w:rPr>
          <w:rFonts w:cs="Times New Roman"/>
        </w:rPr>
        <w:t xml:space="preserve">7. </w:t>
      </w:r>
      <w:r w:rsidRPr="00F35E5A">
        <w:rPr>
          <w:rFonts w:cs="Times New Roman"/>
        </w:rPr>
        <w:tab/>
      </w:r>
      <w:proofErr w:type="spellStart"/>
      <w:r w:rsidRPr="00F35E5A">
        <w:rPr>
          <w:rFonts w:cs="Times New Roman"/>
        </w:rPr>
        <w:t>Holling</w:t>
      </w:r>
      <w:proofErr w:type="spellEnd"/>
      <w:r w:rsidRPr="00F35E5A">
        <w:rPr>
          <w:rFonts w:cs="Times New Roman"/>
        </w:rPr>
        <w:t xml:space="preserve">, C. S. Resilience and Stability of Ecological Systems. </w:t>
      </w:r>
      <w:r w:rsidRPr="00F35E5A">
        <w:rPr>
          <w:rFonts w:cs="Times New Roman"/>
          <w:i/>
          <w:iCs/>
        </w:rPr>
        <w:t>Annual review of ecology and systematics</w:t>
      </w:r>
      <w:r w:rsidRPr="00F35E5A">
        <w:rPr>
          <w:rFonts w:cs="Times New Roman"/>
        </w:rPr>
        <w:t>, 1973, pp. 1–23.</w:t>
      </w:r>
    </w:p>
    <w:p w14:paraId="14C013CB" w14:textId="77777777" w:rsidR="00F35E5A" w:rsidRPr="00F35E5A" w:rsidRDefault="00F35E5A" w:rsidP="00DE1C65">
      <w:pPr>
        <w:pStyle w:val="Bibliography"/>
        <w:jc w:val="both"/>
        <w:rPr>
          <w:rFonts w:cs="Times New Roman"/>
        </w:rPr>
      </w:pPr>
      <w:r w:rsidRPr="00F35E5A">
        <w:rPr>
          <w:rFonts w:cs="Times New Roman"/>
        </w:rPr>
        <w:t xml:space="preserve">8. </w:t>
      </w:r>
      <w:r w:rsidRPr="00F35E5A">
        <w:rPr>
          <w:rFonts w:cs="Times New Roman"/>
        </w:rPr>
        <w:tab/>
        <w:t xml:space="preserve">Wan, C., Z. Yang, D. Zhang, X. Yan, and S. Fan. Resilience in Transportation Systems: A Systematic Review and Future Directions. </w:t>
      </w:r>
      <w:r w:rsidRPr="00F35E5A">
        <w:rPr>
          <w:rFonts w:cs="Times New Roman"/>
          <w:i/>
          <w:iCs/>
        </w:rPr>
        <w:t>Transport reviews</w:t>
      </w:r>
      <w:r w:rsidRPr="00F35E5A">
        <w:rPr>
          <w:rFonts w:cs="Times New Roman"/>
        </w:rPr>
        <w:t>, Vol. 38, No. 4, 2018, pp. 479–498.</w:t>
      </w:r>
    </w:p>
    <w:p w14:paraId="27C3FFA1" w14:textId="77777777" w:rsidR="00F35E5A" w:rsidRPr="00F35E5A" w:rsidRDefault="00F35E5A" w:rsidP="00DE1C65">
      <w:pPr>
        <w:pStyle w:val="Bibliography"/>
        <w:jc w:val="both"/>
        <w:rPr>
          <w:rFonts w:cs="Times New Roman"/>
        </w:rPr>
      </w:pPr>
      <w:r w:rsidRPr="00F35E5A">
        <w:rPr>
          <w:rFonts w:cs="Times New Roman"/>
        </w:rPr>
        <w:t xml:space="preserve">9. </w:t>
      </w:r>
      <w:r w:rsidRPr="00F35E5A">
        <w:rPr>
          <w:rFonts w:cs="Times New Roman"/>
        </w:rPr>
        <w:tab/>
        <w:t xml:space="preserve">Gu, Y., X. Fu, Z. Liu, X. Xu, and A. Chen. Performance of Transportation Network under Perturbations: Reliability, Vulnerability, and Resilience. </w:t>
      </w:r>
      <w:r w:rsidRPr="00F35E5A">
        <w:rPr>
          <w:rFonts w:cs="Times New Roman"/>
          <w:i/>
          <w:iCs/>
        </w:rPr>
        <w:t>Transportation Research Part E: Logistics and Transportation Review</w:t>
      </w:r>
      <w:r w:rsidRPr="00F35E5A">
        <w:rPr>
          <w:rFonts w:cs="Times New Roman"/>
        </w:rPr>
        <w:t>, Vol. 133, 2020, p. 101809.</w:t>
      </w:r>
    </w:p>
    <w:p w14:paraId="253295C3" w14:textId="77777777" w:rsidR="00F35E5A" w:rsidRPr="00F35E5A" w:rsidRDefault="00F35E5A" w:rsidP="00DE1C65">
      <w:pPr>
        <w:pStyle w:val="Bibliography"/>
        <w:jc w:val="both"/>
        <w:rPr>
          <w:rFonts w:cs="Times New Roman"/>
        </w:rPr>
      </w:pPr>
      <w:r w:rsidRPr="00F35E5A">
        <w:rPr>
          <w:rFonts w:cs="Times New Roman"/>
        </w:rPr>
        <w:t xml:space="preserve">10. </w:t>
      </w:r>
      <w:r w:rsidRPr="00F35E5A">
        <w:rPr>
          <w:rFonts w:cs="Times New Roman"/>
        </w:rPr>
        <w:tab/>
      </w:r>
      <w:proofErr w:type="spellStart"/>
      <w:r w:rsidRPr="00F35E5A">
        <w:rPr>
          <w:rFonts w:cs="Times New Roman"/>
        </w:rPr>
        <w:t>Kathuria</w:t>
      </w:r>
      <w:proofErr w:type="spellEnd"/>
      <w:r w:rsidRPr="00F35E5A">
        <w:rPr>
          <w:rFonts w:cs="Times New Roman"/>
        </w:rPr>
        <w:t xml:space="preserve">, A., M. </w:t>
      </w:r>
      <w:proofErr w:type="spellStart"/>
      <w:r w:rsidRPr="00F35E5A">
        <w:rPr>
          <w:rFonts w:cs="Times New Roman"/>
        </w:rPr>
        <w:t>Parida</w:t>
      </w:r>
      <w:proofErr w:type="spellEnd"/>
      <w:r w:rsidRPr="00F35E5A">
        <w:rPr>
          <w:rFonts w:cs="Times New Roman"/>
        </w:rPr>
        <w:t xml:space="preserve">, and C. Sekhar. A Review of Service Reliability Measures for Public Transportation Systems. </w:t>
      </w:r>
      <w:r w:rsidRPr="00F35E5A">
        <w:rPr>
          <w:rFonts w:cs="Times New Roman"/>
          <w:i/>
          <w:iCs/>
        </w:rPr>
        <w:t>International Journal of Intelligent Transportation Systems Research</w:t>
      </w:r>
      <w:r w:rsidRPr="00F35E5A">
        <w:rPr>
          <w:rFonts w:cs="Times New Roman"/>
        </w:rPr>
        <w:t>, Vol. 18, No. 2, 2020, pp. 243–255.</w:t>
      </w:r>
    </w:p>
    <w:p w14:paraId="20A81E40" w14:textId="77777777" w:rsidR="00F35E5A" w:rsidRPr="00F35E5A" w:rsidRDefault="00F35E5A" w:rsidP="00DE1C65">
      <w:pPr>
        <w:pStyle w:val="Bibliography"/>
        <w:jc w:val="both"/>
        <w:rPr>
          <w:rFonts w:cs="Times New Roman"/>
        </w:rPr>
      </w:pPr>
      <w:r w:rsidRPr="00F35E5A">
        <w:rPr>
          <w:rFonts w:cs="Times New Roman"/>
        </w:rPr>
        <w:t xml:space="preserve">11. </w:t>
      </w:r>
      <w:r w:rsidRPr="00F35E5A">
        <w:rPr>
          <w:rFonts w:cs="Times New Roman"/>
        </w:rPr>
        <w:tab/>
        <w:t xml:space="preserve">Carrion, C., and D. Levinson. Value of Travel Time Reliability: A Review of Current Evidence. </w:t>
      </w:r>
      <w:r w:rsidRPr="00F35E5A">
        <w:rPr>
          <w:rFonts w:cs="Times New Roman"/>
          <w:i/>
          <w:iCs/>
        </w:rPr>
        <w:t>Transportation research part A: policy and practice</w:t>
      </w:r>
      <w:r w:rsidRPr="00F35E5A">
        <w:rPr>
          <w:rFonts w:cs="Times New Roman"/>
        </w:rPr>
        <w:t>, Vol. 46, No. 4, 2012, pp. 720–741.</w:t>
      </w:r>
    </w:p>
    <w:p w14:paraId="6C9D50DE" w14:textId="77777777" w:rsidR="00F35E5A" w:rsidRPr="00F35E5A" w:rsidRDefault="00F35E5A" w:rsidP="00DE1C65">
      <w:pPr>
        <w:pStyle w:val="Bibliography"/>
        <w:jc w:val="both"/>
        <w:rPr>
          <w:rFonts w:cs="Times New Roman"/>
        </w:rPr>
      </w:pPr>
      <w:r w:rsidRPr="00F35E5A">
        <w:rPr>
          <w:rFonts w:cs="Times New Roman"/>
        </w:rPr>
        <w:t xml:space="preserve">12. </w:t>
      </w:r>
      <w:r w:rsidRPr="00F35E5A">
        <w:rPr>
          <w:rFonts w:cs="Times New Roman"/>
        </w:rPr>
        <w:tab/>
      </w:r>
      <w:proofErr w:type="spellStart"/>
      <w:r w:rsidRPr="00F35E5A">
        <w:rPr>
          <w:rFonts w:cs="Times New Roman"/>
        </w:rPr>
        <w:t>D’este</w:t>
      </w:r>
      <w:proofErr w:type="spellEnd"/>
      <w:r w:rsidRPr="00F35E5A">
        <w:rPr>
          <w:rFonts w:cs="Times New Roman"/>
        </w:rPr>
        <w:t xml:space="preserve">, G. and, and M. A. Taylor. Network Vulnerability: An Approach to Reliability Analysis at the Level of National Strategic Transport Networks. In </w:t>
      </w:r>
      <w:r w:rsidRPr="00F35E5A">
        <w:rPr>
          <w:rFonts w:cs="Times New Roman"/>
          <w:i/>
          <w:iCs/>
        </w:rPr>
        <w:t>The network reliability of transport</w:t>
      </w:r>
      <w:r w:rsidRPr="00F35E5A">
        <w:rPr>
          <w:rFonts w:cs="Times New Roman"/>
        </w:rPr>
        <w:t>, Emerald Group Publishing Limited.</w:t>
      </w:r>
    </w:p>
    <w:p w14:paraId="6A3449C2" w14:textId="77777777" w:rsidR="00F35E5A" w:rsidRPr="00F35E5A" w:rsidRDefault="00F35E5A" w:rsidP="00DE1C65">
      <w:pPr>
        <w:pStyle w:val="Bibliography"/>
        <w:jc w:val="both"/>
        <w:rPr>
          <w:rFonts w:cs="Times New Roman"/>
        </w:rPr>
      </w:pPr>
      <w:r w:rsidRPr="00F35E5A">
        <w:rPr>
          <w:rFonts w:cs="Times New Roman"/>
        </w:rPr>
        <w:lastRenderedPageBreak/>
        <w:t xml:space="preserve">13. </w:t>
      </w:r>
      <w:r w:rsidRPr="00F35E5A">
        <w:rPr>
          <w:rFonts w:cs="Times New Roman"/>
        </w:rPr>
        <w:tab/>
        <w:t xml:space="preserve">Taylor, M. A., and G. M. </w:t>
      </w:r>
      <w:proofErr w:type="spellStart"/>
      <w:r w:rsidRPr="00F35E5A">
        <w:rPr>
          <w:rFonts w:cs="Times New Roman"/>
        </w:rPr>
        <w:t>D’Este</w:t>
      </w:r>
      <w:proofErr w:type="spellEnd"/>
      <w:r w:rsidRPr="00F35E5A">
        <w:rPr>
          <w:rFonts w:cs="Times New Roman"/>
        </w:rPr>
        <w:t xml:space="preserve">. Transport Network Vulnerability: A Method for Diagnosis of Critical Locations in Transport Infrastructure Systems. In </w:t>
      </w:r>
      <w:r w:rsidRPr="00F35E5A">
        <w:rPr>
          <w:rFonts w:cs="Times New Roman"/>
          <w:i/>
          <w:iCs/>
        </w:rPr>
        <w:t>Critical infrastructure</w:t>
      </w:r>
      <w:r w:rsidRPr="00F35E5A">
        <w:rPr>
          <w:rFonts w:cs="Times New Roman"/>
        </w:rPr>
        <w:t>, Springer, pp. 9–30.</w:t>
      </w:r>
    </w:p>
    <w:p w14:paraId="72FE9414" w14:textId="77777777" w:rsidR="00F35E5A" w:rsidRPr="00F35E5A" w:rsidRDefault="00F35E5A" w:rsidP="00DE1C65">
      <w:pPr>
        <w:pStyle w:val="Bibliography"/>
        <w:jc w:val="both"/>
        <w:rPr>
          <w:rFonts w:cs="Times New Roman"/>
        </w:rPr>
      </w:pPr>
      <w:r w:rsidRPr="00F35E5A">
        <w:rPr>
          <w:rFonts w:cs="Times New Roman"/>
        </w:rPr>
        <w:t xml:space="preserve">14. </w:t>
      </w:r>
      <w:r w:rsidRPr="00F35E5A">
        <w:rPr>
          <w:rFonts w:cs="Times New Roman"/>
        </w:rPr>
        <w:tab/>
        <w:t xml:space="preserve">Wessel, N., J. Allen, and S. Farber. Constructing a Routable Retrospective Transit Timetable from a Real-Time Vehicle Location Feed and GTFS. </w:t>
      </w:r>
      <w:r w:rsidRPr="00F35E5A">
        <w:rPr>
          <w:rFonts w:cs="Times New Roman"/>
          <w:i/>
          <w:iCs/>
        </w:rPr>
        <w:t>Journal of Transport Geography</w:t>
      </w:r>
      <w:r w:rsidRPr="00F35E5A">
        <w:rPr>
          <w:rFonts w:cs="Times New Roman"/>
        </w:rPr>
        <w:t>, Vol. 62, 2017, pp. 92–97.</w:t>
      </w:r>
    </w:p>
    <w:p w14:paraId="2B83C618" w14:textId="77777777" w:rsidR="00F35E5A" w:rsidRPr="00F35E5A" w:rsidRDefault="00F35E5A" w:rsidP="00DE1C65">
      <w:pPr>
        <w:pStyle w:val="Bibliography"/>
        <w:jc w:val="both"/>
        <w:rPr>
          <w:rFonts w:cs="Times New Roman"/>
        </w:rPr>
      </w:pPr>
      <w:r w:rsidRPr="00F35E5A">
        <w:rPr>
          <w:rFonts w:cs="Times New Roman"/>
        </w:rPr>
        <w:t xml:space="preserve">15. </w:t>
      </w:r>
      <w:r w:rsidRPr="00F35E5A">
        <w:rPr>
          <w:rFonts w:cs="Times New Roman"/>
        </w:rPr>
        <w:tab/>
        <w:t xml:space="preserve">Wessel, N., and S. Farber. On the Accuracy of Schedule-Based GTFS for Measuring Accessibility. </w:t>
      </w:r>
      <w:r w:rsidRPr="00F35E5A">
        <w:rPr>
          <w:rFonts w:cs="Times New Roman"/>
          <w:i/>
          <w:iCs/>
        </w:rPr>
        <w:t>Journal of Transport and Land Use</w:t>
      </w:r>
      <w:r w:rsidRPr="00F35E5A">
        <w:rPr>
          <w:rFonts w:cs="Times New Roman"/>
        </w:rPr>
        <w:t>, Vol. 12, No. 1, 2019, pp. 475–500.</w:t>
      </w:r>
    </w:p>
    <w:p w14:paraId="79533FE3" w14:textId="77777777" w:rsidR="00F35E5A" w:rsidRPr="00F35E5A" w:rsidRDefault="00F35E5A" w:rsidP="00DE1C65">
      <w:pPr>
        <w:pStyle w:val="Bibliography"/>
        <w:jc w:val="both"/>
        <w:rPr>
          <w:rFonts w:cs="Times New Roman"/>
        </w:rPr>
      </w:pPr>
      <w:r w:rsidRPr="00F35E5A">
        <w:rPr>
          <w:rFonts w:cs="Times New Roman"/>
        </w:rPr>
        <w:t xml:space="preserve">16. </w:t>
      </w:r>
      <w:r w:rsidRPr="00F35E5A">
        <w:rPr>
          <w:rFonts w:cs="Times New Roman"/>
        </w:rPr>
        <w:tab/>
        <w:t xml:space="preserve">Lin, T., A. </w:t>
      </w:r>
      <w:proofErr w:type="spellStart"/>
      <w:r w:rsidRPr="00F35E5A">
        <w:rPr>
          <w:rFonts w:cs="Times New Roman"/>
        </w:rPr>
        <w:t>Shalaby</w:t>
      </w:r>
      <w:proofErr w:type="spellEnd"/>
      <w:r w:rsidRPr="00F35E5A">
        <w:rPr>
          <w:rFonts w:cs="Times New Roman"/>
        </w:rPr>
        <w:t xml:space="preserve">, and E. Miller. Transit User </w:t>
      </w:r>
      <w:proofErr w:type="spellStart"/>
      <w:r w:rsidRPr="00F35E5A">
        <w:rPr>
          <w:rFonts w:cs="Times New Roman"/>
        </w:rPr>
        <w:t>Behaviour</w:t>
      </w:r>
      <w:proofErr w:type="spellEnd"/>
      <w:r w:rsidRPr="00F35E5A">
        <w:rPr>
          <w:rFonts w:cs="Times New Roman"/>
        </w:rPr>
        <w:t xml:space="preserve"> in Response to Service Disruption: State of Knowledge. 2016.</w:t>
      </w:r>
    </w:p>
    <w:p w14:paraId="09C6D803" w14:textId="77777777" w:rsidR="00F35E5A" w:rsidRPr="00F35E5A" w:rsidRDefault="00F35E5A" w:rsidP="00DE1C65">
      <w:pPr>
        <w:pStyle w:val="Bibliography"/>
        <w:jc w:val="both"/>
        <w:rPr>
          <w:rFonts w:cs="Times New Roman"/>
        </w:rPr>
      </w:pPr>
      <w:r w:rsidRPr="00F35E5A">
        <w:rPr>
          <w:rFonts w:cs="Times New Roman"/>
        </w:rPr>
        <w:t xml:space="preserve">17. </w:t>
      </w:r>
      <w:r w:rsidRPr="00F35E5A">
        <w:rPr>
          <w:rFonts w:cs="Times New Roman"/>
        </w:rPr>
        <w:tab/>
        <w:t xml:space="preserve">Zhu, S., and D. M. Levinson. Disruptions to Transportation Networks: A Review. </w:t>
      </w:r>
      <w:r w:rsidRPr="00F35E5A">
        <w:rPr>
          <w:rFonts w:cs="Times New Roman"/>
          <w:i/>
          <w:iCs/>
        </w:rPr>
        <w:t>Network reliability in practice</w:t>
      </w:r>
      <w:r w:rsidRPr="00F35E5A">
        <w:rPr>
          <w:rFonts w:cs="Times New Roman"/>
        </w:rPr>
        <w:t>, 2012, pp. 5–20.</w:t>
      </w:r>
    </w:p>
    <w:p w14:paraId="2C5997F9" w14:textId="77777777" w:rsidR="00F35E5A" w:rsidRPr="00F35E5A" w:rsidRDefault="00F35E5A" w:rsidP="00DE1C65">
      <w:pPr>
        <w:pStyle w:val="Bibliography"/>
        <w:jc w:val="both"/>
        <w:rPr>
          <w:rFonts w:cs="Times New Roman"/>
        </w:rPr>
      </w:pPr>
      <w:r w:rsidRPr="00F35E5A">
        <w:rPr>
          <w:rFonts w:cs="Times New Roman"/>
        </w:rPr>
        <w:t xml:space="preserve">18. </w:t>
      </w:r>
      <w:r w:rsidRPr="00F35E5A">
        <w:rPr>
          <w:rFonts w:cs="Times New Roman"/>
        </w:rPr>
        <w:tab/>
        <w:t xml:space="preserve">Mesbah, M., M. </w:t>
      </w:r>
      <w:proofErr w:type="spellStart"/>
      <w:r w:rsidRPr="00F35E5A">
        <w:rPr>
          <w:rFonts w:cs="Times New Roman"/>
        </w:rPr>
        <w:t>Luy</w:t>
      </w:r>
      <w:proofErr w:type="spellEnd"/>
      <w:r w:rsidRPr="00F35E5A">
        <w:rPr>
          <w:rFonts w:cs="Times New Roman"/>
        </w:rPr>
        <w:t xml:space="preserve">, and G. Currie. Investigating the Lagged Effect of Weather Parameters on Travel Time Reliability. </w:t>
      </w:r>
      <w:r w:rsidRPr="00F35E5A">
        <w:rPr>
          <w:rFonts w:cs="Times New Roman"/>
          <w:i/>
          <w:iCs/>
        </w:rPr>
        <w:t>WIT Transactions on Ecology and the Environment</w:t>
      </w:r>
      <w:r w:rsidRPr="00F35E5A">
        <w:rPr>
          <w:rFonts w:cs="Times New Roman"/>
        </w:rPr>
        <w:t>, Vol. 191, 2014, pp. 795–801.</w:t>
      </w:r>
    </w:p>
    <w:p w14:paraId="0427FDBB" w14:textId="77777777" w:rsidR="00F35E5A" w:rsidRPr="00F35E5A" w:rsidRDefault="00F35E5A" w:rsidP="00DE1C65">
      <w:pPr>
        <w:pStyle w:val="Bibliography"/>
        <w:jc w:val="both"/>
        <w:rPr>
          <w:rFonts w:cs="Times New Roman"/>
        </w:rPr>
      </w:pPr>
      <w:r w:rsidRPr="00F35E5A">
        <w:rPr>
          <w:rFonts w:cs="Times New Roman"/>
        </w:rPr>
        <w:t xml:space="preserve">19. </w:t>
      </w:r>
      <w:r w:rsidRPr="00F35E5A">
        <w:rPr>
          <w:rFonts w:cs="Times New Roman"/>
        </w:rPr>
        <w:tab/>
        <w:t xml:space="preserve">Pender, B., G. Currie, A. </w:t>
      </w:r>
      <w:proofErr w:type="spellStart"/>
      <w:r w:rsidRPr="00F35E5A">
        <w:rPr>
          <w:rFonts w:cs="Times New Roman"/>
        </w:rPr>
        <w:t>Delbosc</w:t>
      </w:r>
      <w:proofErr w:type="spellEnd"/>
      <w:r w:rsidRPr="00F35E5A">
        <w:rPr>
          <w:rFonts w:cs="Times New Roman"/>
        </w:rPr>
        <w:t xml:space="preserve">, and N. Shiwakoti. Social Media Use during Unplanned Transit Network Disruptions: A Review of Literature. </w:t>
      </w:r>
      <w:r w:rsidRPr="00F35E5A">
        <w:rPr>
          <w:rFonts w:cs="Times New Roman"/>
          <w:i/>
          <w:iCs/>
        </w:rPr>
        <w:t>Transport Reviews</w:t>
      </w:r>
      <w:r w:rsidRPr="00F35E5A">
        <w:rPr>
          <w:rFonts w:cs="Times New Roman"/>
        </w:rPr>
        <w:t>, Vol. 34, No. 4, 2014, pp. 501–521.</w:t>
      </w:r>
    </w:p>
    <w:p w14:paraId="0D3DB359" w14:textId="77777777" w:rsidR="00F35E5A" w:rsidRPr="00F35E5A" w:rsidRDefault="00F35E5A" w:rsidP="00DE1C65">
      <w:pPr>
        <w:pStyle w:val="Bibliography"/>
        <w:jc w:val="both"/>
        <w:rPr>
          <w:rFonts w:cs="Times New Roman"/>
        </w:rPr>
      </w:pPr>
      <w:r w:rsidRPr="00F35E5A">
        <w:rPr>
          <w:rFonts w:cs="Times New Roman"/>
        </w:rPr>
        <w:t xml:space="preserve">20. </w:t>
      </w:r>
      <w:r w:rsidRPr="00F35E5A">
        <w:rPr>
          <w:rFonts w:cs="Times New Roman"/>
        </w:rPr>
        <w:tab/>
      </w:r>
      <w:proofErr w:type="spellStart"/>
      <w:r w:rsidRPr="00F35E5A">
        <w:rPr>
          <w:rFonts w:cs="Times New Roman"/>
        </w:rPr>
        <w:t>Berche</w:t>
      </w:r>
      <w:proofErr w:type="spellEnd"/>
      <w:r w:rsidRPr="00F35E5A">
        <w:rPr>
          <w:rFonts w:cs="Times New Roman"/>
        </w:rPr>
        <w:t xml:space="preserve">, B., C. Von Ferber, T. </w:t>
      </w:r>
      <w:proofErr w:type="spellStart"/>
      <w:r w:rsidRPr="00F35E5A">
        <w:rPr>
          <w:rFonts w:cs="Times New Roman"/>
        </w:rPr>
        <w:t>Holovatch</w:t>
      </w:r>
      <w:proofErr w:type="spellEnd"/>
      <w:r w:rsidRPr="00F35E5A">
        <w:rPr>
          <w:rFonts w:cs="Times New Roman"/>
        </w:rPr>
        <w:t xml:space="preserve">, and Y. </w:t>
      </w:r>
      <w:proofErr w:type="spellStart"/>
      <w:r w:rsidRPr="00F35E5A">
        <w:rPr>
          <w:rFonts w:cs="Times New Roman"/>
        </w:rPr>
        <w:t>Holovatch</w:t>
      </w:r>
      <w:proofErr w:type="spellEnd"/>
      <w:r w:rsidRPr="00F35E5A">
        <w:rPr>
          <w:rFonts w:cs="Times New Roman"/>
        </w:rPr>
        <w:t xml:space="preserve">. Resilience of Public Transport Networks against Attacks. </w:t>
      </w:r>
      <w:r w:rsidRPr="00F35E5A">
        <w:rPr>
          <w:rFonts w:cs="Times New Roman"/>
          <w:i/>
          <w:iCs/>
        </w:rPr>
        <w:t>The European Physical Journal B</w:t>
      </w:r>
      <w:r w:rsidRPr="00F35E5A">
        <w:rPr>
          <w:rFonts w:cs="Times New Roman"/>
        </w:rPr>
        <w:t>, Vol. 71, No. 1, 2009, pp. 125–137.</w:t>
      </w:r>
    </w:p>
    <w:p w14:paraId="13160A97" w14:textId="77777777" w:rsidR="00F35E5A" w:rsidRPr="00F35E5A" w:rsidRDefault="00F35E5A" w:rsidP="00DE1C65">
      <w:pPr>
        <w:pStyle w:val="Bibliography"/>
        <w:jc w:val="both"/>
        <w:rPr>
          <w:rFonts w:cs="Times New Roman"/>
        </w:rPr>
      </w:pPr>
      <w:r w:rsidRPr="00F35E5A">
        <w:rPr>
          <w:rFonts w:cs="Times New Roman"/>
        </w:rPr>
        <w:t xml:space="preserve">21. </w:t>
      </w:r>
      <w:r w:rsidRPr="00F35E5A">
        <w:rPr>
          <w:rFonts w:cs="Times New Roman"/>
        </w:rPr>
        <w:tab/>
        <w:t xml:space="preserve">Liu, L., H. J. Miller, and J. Scheff. The Impacts of COVID-19 Pandemic on Public Transit Demand in the United States. </w:t>
      </w:r>
      <w:proofErr w:type="spellStart"/>
      <w:r w:rsidRPr="00F35E5A">
        <w:rPr>
          <w:rFonts w:cs="Times New Roman"/>
          <w:i/>
          <w:iCs/>
        </w:rPr>
        <w:t>Plos</w:t>
      </w:r>
      <w:proofErr w:type="spellEnd"/>
      <w:r w:rsidRPr="00F35E5A">
        <w:rPr>
          <w:rFonts w:cs="Times New Roman"/>
          <w:i/>
          <w:iCs/>
        </w:rPr>
        <w:t xml:space="preserve"> one</w:t>
      </w:r>
      <w:r w:rsidRPr="00F35E5A">
        <w:rPr>
          <w:rFonts w:cs="Times New Roman"/>
        </w:rPr>
        <w:t>, Vol. 15, No. 11, 2020, p. e0242476.</w:t>
      </w:r>
    </w:p>
    <w:p w14:paraId="4FA1119B" w14:textId="77777777" w:rsidR="00F35E5A" w:rsidRPr="00F35E5A" w:rsidRDefault="00F35E5A" w:rsidP="00DE1C65">
      <w:pPr>
        <w:pStyle w:val="Bibliography"/>
        <w:jc w:val="both"/>
        <w:rPr>
          <w:rFonts w:cs="Times New Roman"/>
        </w:rPr>
      </w:pPr>
      <w:r w:rsidRPr="00F35E5A">
        <w:rPr>
          <w:rFonts w:cs="Times New Roman"/>
        </w:rPr>
        <w:t xml:space="preserve">22. </w:t>
      </w:r>
      <w:r w:rsidRPr="00F35E5A">
        <w:rPr>
          <w:rFonts w:cs="Times New Roman"/>
        </w:rPr>
        <w:tab/>
        <w:t>Kar, A., A. L. Carrel, H. J. Miller, and H. T. Le. Reducing Public Transit Compounds Social Vulnerabilities during COVID-19. 2021.</w:t>
      </w:r>
    </w:p>
    <w:p w14:paraId="712D3D79" w14:textId="77777777" w:rsidR="00F35E5A" w:rsidRPr="00F35E5A" w:rsidRDefault="00F35E5A" w:rsidP="00DE1C65">
      <w:pPr>
        <w:pStyle w:val="Bibliography"/>
        <w:jc w:val="both"/>
        <w:rPr>
          <w:rFonts w:cs="Times New Roman"/>
        </w:rPr>
      </w:pPr>
      <w:r w:rsidRPr="00F35E5A">
        <w:rPr>
          <w:rFonts w:cs="Times New Roman"/>
        </w:rPr>
        <w:t xml:space="preserve">23. </w:t>
      </w:r>
      <w:r w:rsidRPr="00F35E5A">
        <w:rPr>
          <w:rFonts w:cs="Times New Roman"/>
        </w:rPr>
        <w:tab/>
        <w:t xml:space="preserve">Singh, S. S., R. Javanmard, J. Lee, J. Kim, and E. Diab. Evaluating the Accessibility Benefits of the New BRT System during the COVID-19 Pandemic in Winnipeg, Canada. </w:t>
      </w:r>
      <w:r w:rsidRPr="00F35E5A">
        <w:rPr>
          <w:rFonts w:cs="Times New Roman"/>
          <w:i/>
          <w:iCs/>
        </w:rPr>
        <w:t>Journal of Urban Mobility</w:t>
      </w:r>
      <w:r w:rsidRPr="00F35E5A">
        <w:rPr>
          <w:rFonts w:cs="Times New Roman"/>
        </w:rPr>
        <w:t>, Vol. 2, 2022, p. 100016.</w:t>
      </w:r>
    </w:p>
    <w:p w14:paraId="6F9C46D0" w14:textId="77777777" w:rsidR="00F35E5A" w:rsidRPr="00F35E5A" w:rsidRDefault="00F35E5A" w:rsidP="00DE1C65">
      <w:pPr>
        <w:pStyle w:val="Bibliography"/>
        <w:jc w:val="both"/>
        <w:rPr>
          <w:rFonts w:cs="Times New Roman"/>
        </w:rPr>
      </w:pPr>
      <w:r w:rsidRPr="00F35E5A">
        <w:rPr>
          <w:rFonts w:cs="Times New Roman"/>
        </w:rPr>
        <w:t xml:space="preserve">24. </w:t>
      </w:r>
      <w:r w:rsidRPr="00F35E5A">
        <w:rPr>
          <w:rFonts w:cs="Times New Roman"/>
        </w:rPr>
        <w:tab/>
        <w:t xml:space="preserve">Allen, J., and S. Farber. Changes in Transit Accessibility to Food Banks in Toronto during COVID-19. </w:t>
      </w:r>
      <w:r w:rsidRPr="00F35E5A">
        <w:rPr>
          <w:rFonts w:cs="Times New Roman"/>
          <w:i/>
          <w:iCs/>
        </w:rPr>
        <w:t>Findings</w:t>
      </w:r>
      <w:r w:rsidRPr="00F35E5A">
        <w:rPr>
          <w:rFonts w:cs="Times New Roman"/>
        </w:rPr>
        <w:t>, 2021, p. 24072.</w:t>
      </w:r>
    </w:p>
    <w:p w14:paraId="59557D24" w14:textId="77777777" w:rsidR="00F35E5A" w:rsidRPr="00F35E5A" w:rsidRDefault="00F35E5A" w:rsidP="00DE1C65">
      <w:pPr>
        <w:pStyle w:val="Bibliography"/>
        <w:jc w:val="both"/>
        <w:rPr>
          <w:rFonts w:cs="Times New Roman"/>
        </w:rPr>
      </w:pPr>
      <w:r w:rsidRPr="00F35E5A">
        <w:rPr>
          <w:rFonts w:cs="Times New Roman"/>
        </w:rPr>
        <w:t xml:space="preserve">25. </w:t>
      </w:r>
      <w:r w:rsidRPr="00F35E5A">
        <w:rPr>
          <w:rFonts w:cs="Times New Roman"/>
        </w:rPr>
        <w:tab/>
        <w:t xml:space="preserve">Li, M., M.-P. Kwan, J. Yin, D. Yu, and J. Wang. The Potential Effect of a 100-Year Pluvial Flood Event on Metro Accessibility and Ridership: A Case Study of Central Shanghai, China. </w:t>
      </w:r>
      <w:r w:rsidRPr="00F35E5A">
        <w:rPr>
          <w:rFonts w:cs="Times New Roman"/>
          <w:i/>
          <w:iCs/>
        </w:rPr>
        <w:t>Applied geography</w:t>
      </w:r>
      <w:r w:rsidRPr="00F35E5A">
        <w:rPr>
          <w:rFonts w:cs="Times New Roman"/>
        </w:rPr>
        <w:t>, Vol. 100, 2018, pp. 21–29.</w:t>
      </w:r>
    </w:p>
    <w:p w14:paraId="3FAEB75A" w14:textId="77777777" w:rsidR="00F35E5A" w:rsidRPr="00F35E5A" w:rsidRDefault="00F35E5A" w:rsidP="00DE1C65">
      <w:pPr>
        <w:pStyle w:val="Bibliography"/>
        <w:jc w:val="both"/>
        <w:rPr>
          <w:rFonts w:cs="Times New Roman"/>
        </w:rPr>
      </w:pPr>
      <w:r w:rsidRPr="00F35E5A">
        <w:rPr>
          <w:rFonts w:cs="Times New Roman"/>
        </w:rPr>
        <w:t xml:space="preserve">26. </w:t>
      </w:r>
      <w:r w:rsidRPr="00F35E5A">
        <w:rPr>
          <w:rFonts w:cs="Times New Roman"/>
        </w:rPr>
        <w:tab/>
        <w:t xml:space="preserve">He, Y., S. </w:t>
      </w:r>
      <w:proofErr w:type="spellStart"/>
      <w:r w:rsidRPr="00F35E5A">
        <w:rPr>
          <w:rFonts w:cs="Times New Roman"/>
        </w:rPr>
        <w:t>Thies</w:t>
      </w:r>
      <w:proofErr w:type="spellEnd"/>
      <w:r w:rsidRPr="00F35E5A">
        <w:rPr>
          <w:rFonts w:cs="Times New Roman"/>
        </w:rPr>
        <w:t xml:space="preserve">, P. Avner, and J. Rentschler. Flood Impacts on Urban Transit and Accessibility—A Case Study of Kinshasa. </w:t>
      </w:r>
      <w:r w:rsidRPr="00F35E5A">
        <w:rPr>
          <w:rFonts w:cs="Times New Roman"/>
          <w:i/>
          <w:iCs/>
        </w:rPr>
        <w:t>Transportation research part D: transport and environment</w:t>
      </w:r>
      <w:r w:rsidRPr="00F35E5A">
        <w:rPr>
          <w:rFonts w:cs="Times New Roman"/>
        </w:rPr>
        <w:t>, Vol. 96, 2021, p. 102889.</w:t>
      </w:r>
    </w:p>
    <w:p w14:paraId="2CBCD967" w14:textId="77777777" w:rsidR="00F35E5A" w:rsidRPr="00F35E5A" w:rsidRDefault="00F35E5A" w:rsidP="00DE1C65">
      <w:pPr>
        <w:pStyle w:val="Bibliography"/>
        <w:jc w:val="both"/>
        <w:rPr>
          <w:rFonts w:cs="Times New Roman"/>
        </w:rPr>
      </w:pPr>
      <w:r w:rsidRPr="00F35E5A">
        <w:rPr>
          <w:rFonts w:cs="Times New Roman"/>
        </w:rPr>
        <w:t xml:space="preserve">27. </w:t>
      </w:r>
      <w:r w:rsidRPr="00F35E5A">
        <w:rPr>
          <w:rFonts w:cs="Times New Roman"/>
        </w:rPr>
        <w:tab/>
      </w:r>
      <w:proofErr w:type="spellStart"/>
      <w:r w:rsidRPr="00F35E5A">
        <w:rPr>
          <w:rFonts w:cs="Times New Roman"/>
        </w:rPr>
        <w:t>Mudigonda</w:t>
      </w:r>
      <w:proofErr w:type="spellEnd"/>
      <w:r w:rsidRPr="00F35E5A">
        <w:rPr>
          <w:rFonts w:cs="Times New Roman"/>
        </w:rPr>
        <w:t xml:space="preserve">, S., K. </w:t>
      </w:r>
      <w:proofErr w:type="spellStart"/>
      <w:r w:rsidRPr="00F35E5A">
        <w:rPr>
          <w:rFonts w:cs="Times New Roman"/>
        </w:rPr>
        <w:t>Ozbay</w:t>
      </w:r>
      <w:proofErr w:type="spellEnd"/>
      <w:r w:rsidRPr="00F35E5A">
        <w:rPr>
          <w:rFonts w:cs="Times New Roman"/>
        </w:rPr>
        <w:t xml:space="preserve">, and B. </w:t>
      </w:r>
      <w:proofErr w:type="spellStart"/>
      <w:r w:rsidRPr="00F35E5A">
        <w:rPr>
          <w:rFonts w:cs="Times New Roman"/>
        </w:rPr>
        <w:t>Bartin</w:t>
      </w:r>
      <w:proofErr w:type="spellEnd"/>
      <w:r w:rsidRPr="00F35E5A">
        <w:rPr>
          <w:rFonts w:cs="Times New Roman"/>
        </w:rPr>
        <w:t xml:space="preserve">. Evaluating the Resilience and Recovery of Public Transit System Using Big Data: Case Study from New Jersey. </w:t>
      </w:r>
      <w:r w:rsidRPr="00F35E5A">
        <w:rPr>
          <w:rFonts w:cs="Times New Roman"/>
          <w:i/>
          <w:iCs/>
        </w:rPr>
        <w:t>Journal of Transportation Safety &amp; Security</w:t>
      </w:r>
      <w:r w:rsidRPr="00F35E5A">
        <w:rPr>
          <w:rFonts w:cs="Times New Roman"/>
        </w:rPr>
        <w:t>, Vol. 11, No. 5, 2019, pp. 491–519.</w:t>
      </w:r>
    </w:p>
    <w:p w14:paraId="63ED18DC" w14:textId="77777777" w:rsidR="00F35E5A" w:rsidRPr="00F35E5A" w:rsidRDefault="00F35E5A" w:rsidP="00DE1C65">
      <w:pPr>
        <w:pStyle w:val="Bibliography"/>
        <w:jc w:val="both"/>
        <w:rPr>
          <w:rFonts w:cs="Times New Roman"/>
        </w:rPr>
      </w:pPr>
      <w:r w:rsidRPr="00F35E5A">
        <w:rPr>
          <w:rFonts w:cs="Times New Roman"/>
        </w:rPr>
        <w:t xml:space="preserve">28. </w:t>
      </w:r>
      <w:r w:rsidRPr="00F35E5A">
        <w:rPr>
          <w:rFonts w:cs="Times New Roman"/>
        </w:rPr>
        <w:tab/>
        <w:t xml:space="preserve">Antrim, A., and S. J. Barbeau. </w:t>
      </w:r>
      <w:r w:rsidRPr="00F35E5A">
        <w:rPr>
          <w:rFonts w:cs="Times New Roman"/>
          <w:i/>
          <w:iCs/>
        </w:rPr>
        <w:t>Opening the Door to Multimodal Applications: Creation, Maintenance and Application of GTFS Data</w:t>
      </w:r>
      <w:r w:rsidRPr="00F35E5A">
        <w:rPr>
          <w:rFonts w:cs="Times New Roman"/>
        </w:rPr>
        <w:t>. 2017.</w:t>
      </w:r>
    </w:p>
    <w:p w14:paraId="19DFA4F6" w14:textId="77777777" w:rsidR="00F35E5A" w:rsidRPr="00F35E5A" w:rsidRDefault="00F35E5A" w:rsidP="00DE1C65">
      <w:pPr>
        <w:pStyle w:val="Bibliography"/>
        <w:jc w:val="both"/>
        <w:rPr>
          <w:rFonts w:cs="Times New Roman"/>
        </w:rPr>
      </w:pPr>
      <w:r w:rsidRPr="00F35E5A">
        <w:rPr>
          <w:rFonts w:cs="Times New Roman"/>
        </w:rPr>
        <w:t xml:space="preserve">29. </w:t>
      </w:r>
      <w:r w:rsidRPr="00F35E5A">
        <w:rPr>
          <w:rFonts w:cs="Times New Roman"/>
        </w:rPr>
        <w:tab/>
        <w:t xml:space="preserve">Liu, L., and H. J. Miller. Measuring Risk of Missing Transfers in Public Transit Systems Using High-Resolution Schedule and Real-Time Bus Location Data. </w:t>
      </w:r>
      <w:r w:rsidRPr="00F35E5A">
        <w:rPr>
          <w:rFonts w:cs="Times New Roman"/>
          <w:i/>
          <w:iCs/>
        </w:rPr>
        <w:t>Urban Studies</w:t>
      </w:r>
      <w:r w:rsidRPr="00F35E5A">
        <w:rPr>
          <w:rFonts w:cs="Times New Roman"/>
        </w:rPr>
        <w:t>, 2020, p. 0042098020919323. https://doi.org/10.1177/0042098020919323.</w:t>
      </w:r>
    </w:p>
    <w:p w14:paraId="33C84091" w14:textId="77777777" w:rsidR="00F35E5A" w:rsidRPr="00F35E5A" w:rsidRDefault="00F35E5A" w:rsidP="00DE1C65">
      <w:pPr>
        <w:pStyle w:val="Bibliography"/>
        <w:jc w:val="both"/>
        <w:rPr>
          <w:rFonts w:cs="Times New Roman"/>
        </w:rPr>
      </w:pPr>
      <w:r w:rsidRPr="00F35E5A">
        <w:rPr>
          <w:rFonts w:cs="Times New Roman"/>
        </w:rPr>
        <w:t xml:space="preserve">30. </w:t>
      </w:r>
      <w:r w:rsidRPr="00F35E5A">
        <w:rPr>
          <w:rFonts w:cs="Times New Roman"/>
        </w:rPr>
        <w:tab/>
        <w:t>Google. GTFS Realtime Overview. https://developers.google.com/transit/gtfs-realtime. Accessed Jun. 27, 2021.</w:t>
      </w:r>
    </w:p>
    <w:p w14:paraId="2461D44B" w14:textId="77777777" w:rsidR="00F35E5A" w:rsidRPr="00F35E5A" w:rsidRDefault="00F35E5A" w:rsidP="00DE1C65">
      <w:pPr>
        <w:pStyle w:val="Bibliography"/>
        <w:jc w:val="both"/>
        <w:rPr>
          <w:rFonts w:cs="Times New Roman"/>
        </w:rPr>
      </w:pPr>
      <w:r w:rsidRPr="00F35E5A">
        <w:rPr>
          <w:rFonts w:cs="Times New Roman"/>
        </w:rPr>
        <w:lastRenderedPageBreak/>
        <w:t xml:space="preserve">31. </w:t>
      </w:r>
      <w:r w:rsidRPr="00F35E5A">
        <w:rPr>
          <w:rFonts w:cs="Times New Roman"/>
        </w:rPr>
        <w:tab/>
        <w:t>Google Developers. GTFS Static Overview | Static Transit | Google Developers. https://developers.google.com/transit/gtfs/. Accessed May 26, 2021.</w:t>
      </w:r>
    </w:p>
    <w:p w14:paraId="5819FE03" w14:textId="77777777" w:rsidR="00F35E5A" w:rsidRPr="00F35E5A" w:rsidRDefault="00F35E5A" w:rsidP="00DE1C65">
      <w:pPr>
        <w:pStyle w:val="Bibliography"/>
        <w:jc w:val="both"/>
        <w:rPr>
          <w:rFonts w:cs="Times New Roman"/>
        </w:rPr>
      </w:pPr>
      <w:r w:rsidRPr="00F35E5A">
        <w:rPr>
          <w:rFonts w:cs="Times New Roman"/>
        </w:rPr>
        <w:t xml:space="preserve">32. </w:t>
      </w:r>
      <w:r w:rsidRPr="00F35E5A">
        <w:rPr>
          <w:rFonts w:cs="Times New Roman"/>
        </w:rPr>
        <w:tab/>
        <w:t xml:space="preserve">Miller, E. J. Accessibility: Measurement and Application in Transportation Planning. </w:t>
      </w:r>
      <w:r w:rsidRPr="00F35E5A">
        <w:rPr>
          <w:rFonts w:cs="Times New Roman"/>
          <w:i/>
          <w:iCs/>
        </w:rPr>
        <w:t>Transport Reviews</w:t>
      </w:r>
      <w:r w:rsidRPr="00F35E5A">
        <w:rPr>
          <w:rFonts w:cs="Times New Roman"/>
        </w:rPr>
        <w:t>. 5. Volume 38, 551–555.</w:t>
      </w:r>
    </w:p>
    <w:p w14:paraId="78329ED7" w14:textId="77777777" w:rsidR="00F35E5A" w:rsidRPr="00F35E5A" w:rsidRDefault="00F35E5A" w:rsidP="00DE1C65">
      <w:pPr>
        <w:pStyle w:val="Bibliography"/>
        <w:jc w:val="both"/>
        <w:rPr>
          <w:rFonts w:cs="Times New Roman"/>
        </w:rPr>
      </w:pPr>
      <w:r w:rsidRPr="00F35E5A">
        <w:rPr>
          <w:rFonts w:cs="Times New Roman"/>
        </w:rPr>
        <w:t xml:space="preserve">33. </w:t>
      </w:r>
      <w:r w:rsidRPr="00F35E5A">
        <w:rPr>
          <w:rFonts w:cs="Times New Roman"/>
        </w:rPr>
        <w:tab/>
        <w:t xml:space="preserve">Miller, H. J. Time Geography and Space-Time Prism. </w:t>
      </w:r>
      <w:r w:rsidRPr="00F35E5A">
        <w:rPr>
          <w:rFonts w:cs="Times New Roman"/>
          <w:i/>
          <w:iCs/>
        </w:rPr>
        <w:t>International encyclopedia of geography: People, the earth, environment and technology</w:t>
      </w:r>
      <w:r w:rsidRPr="00F35E5A">
        <w:rPr>
          <w:rFonts w:cs="Times New Roman"/>
        </w:rPr>
        <w:t>, 2017, pp. 1–19.</w:t>
      </w:r>
    </w:p>
    <w:p w14:paraId="49049192" w14:textId="77777777" w:rsidR="00F35E5A" w:rsidRPr="00F35E5A" w:rsidRDefault="00F35E5A" w:rsidP="00DE1C65">
      <w:pPr>
        <w:pStyle w:val="Bibliography"/>
        <w:jc w:val="both"/>
        <w:rPr>
          <w:rFonts w:cs="Times New Roman"/>
        </w:rPr>
      </w:pPr>
      <w:r w:rsidRPr="00F35E5A">
        <w:rPr>
          <w:rFonts w:cs="Times New Roman"/>
        </w:rPr>
        <w:t xml:space="preserve">34. </w:t>
      </w:r>
      <w:r w:rsidRPr="00F35E5A">
        <w:rPr>
          <w:rFonts w:cs="Times New Roman"/>
        </w:rPr>
        <w:tab/>
        <w:t xml:space="preserve">Gendreau, M., G. </w:t>
      </w:r>
      <w:proofErr w:type="spellStart"/>
      <w:r w:rsidRPr="00F35E5A">
        <w:rPr>
          <w:rFonts w:cs="Times New Roman"/>
        </w:rPr>
        <w:t>Ghiani</w:t>
      </w:r>
      <w:proofErr w:type="spellEnd"/>
      <w:r w:rsidRPr="00F35E5A">
        <w:rPr>
          <w:rFonts w:cs="Times New Roman"/>
        </w:rPr>
        <w:t xml:space="preserve">, and E. Guerriero. Time-Dependent Routing Problems: A Review. </w:t>
      </w:r>
      <w:r w:rsidRPr="00F35E5A">
        <w:rPr>
          <w:rFonts w:cs="Times New Roman"/>
          <w:i/>
          <w:iCs/>
        </w:rPr>
        <w:t>Computers &amp; operations research</w:t>
      </w:r>
      <w:r w:rsidRPr="00F35E5A">
        <w:rPr>
          <w:rFonts w:cs="Times New Roman"/>
        </w:rPr>
        <w:t>, Vol. 64, 2015, pp. 189–197.</w:t>
      </w:r>
    </w:p>
    <w:p w14:paraId="4F51646E" w14:textId="77777777" w:rsidR="00F35E5A" w:rsidRPr="00F35E5A" w:rsidRDefault="00F35E5A" w:rsidP="00DE1C65">
      <w:pPr>
        <w:pStyle w:val="Bibliography"/>
        <w:jc w:val="both"/>
        <w:rPr>
          <w:rFonts w:cs="Times New Roman"/>
        </w:rPr>
      </w:pPr>
      <w:r w:rsidRPr="00F35E5A">
        <w:rPr>
          <w:rFonts w:cs="Times New Roman"/>
        </w:rPr>
        <w:t xml:space="preserve">35. </w:t>
      </w:r>
      <w:r w:rsidRPr="00F35E5A">
        <w:rPr>
          <w:rFonts w:cs="Times New Roman"/>
        </w:rPr>
        <w:tab/>
        <w:t xml:space="preserve">Wang, Y., Y. Yuan, Y. Ma, and G. Wang. Time-Dependent Graphs: Definitions, Applications, and Algorithms. </w:t>
      </w:r>
      <w:r w:rsidRPr="00F35E5A">
        <w:rPr>
          <w:rFonts w:cs="Times New Roman"/>
          <w:i/>
          <w:iCs/>
        </w:rPr>
        <w:t>Data Science and Engineering</w:t>
      </w:r>
      <w:r w:rsidRPr="00F35E5A">
        <w:rPr>
          <w:rFonts w:cs="Times New Roman"/>
        </w:rPr>
        <w:t>, Vol. 4, No. 4, 2019, pp. 352–366.</w:t>
      </w:r>
    </w:p>
    <w:p w14:paraId="0086BA5D" w14:textId="77777777" w:rsidR="00F35E5A" w:rsidRPr="00F35E5A" w:rsidRDefault="00F35E5A" w:rsidP="00DE1C65">
      <w:pPr>
        <w:pStyle w:val="Bibliography"/>
        <w:jc w:val="both"/>
        <w:rPr>
          <w:rFonts w:cs="Times New Roman"/>
        </w:rPr>
      </w:pPr>
      <w:r w:rsidRPr="00F35E5A">
        <w:rPr>
          <w:rFonts w:cs="Times New Roman"/>
        </w:rPr>
        <w:t xml:space="preserve">36. </w:t>
      </w:r>
      <w:r w:rsidRPr="00F35E5A">
        <w:rPr>
          <w:rFonts w:cs="Times New Roman"/>
        </w:rPr>
        <w:tab/>
      </w:r>
      <w:proofErr w:type="spellStart"/>
      <w:r w:rsidRPr="00F35E5A">
        <w:rPr>
          <w:rFonts w:cs="Times New Roman"/>
        </w:rPr>
        <w:t>Ahn</w:t>
      </w:r>
      <w:proofErr w:type="spellEnd"/>
      <w:r w:rsidRPr="00F35E5A">
        <w:rPr>
          <w:rFonts w:cs="Times New Roman"/>
        </w:rPr>
        <w:t>, B.-H., and J.-Y. Shin. Vehicle-</w:t>
      </w:r>
      <w:proofErr w:type="spellStart"/>
      <w:r w:rsidRPr="00F35E5A">
        <w:rPr>
          <w:rFonts w:cs="Times New Roman"/>
        </w:rPr>
        <w:t>Routeing</w:t>
      </w:r>
      <w:proofErr w:type="spellEnd"/>
      <w:r w:rsidRPr="00F35E5A">
        <w:rPr>
          <w:rFonts w:cs="Times New Roman"/>
        </w:rPr>
        <w:t xml:space="preserve"> with Time Windows and Time-Varying Congestion. </w:t>
      </w:r>
      <w:r w:rsidRPr="00F35E5A">
        <w:rPr>
          <w:rFonts w:cs="Times New Roman"/>
          <w:i/>
          <w:iCs/>
        </w:rPr>
        <w:t>Journal of the Operational Research Society</w:t>
      </w:r>
      <w:r w:rsidRPr="00F35E5A">
        <w:rPr>
          <w:rFonts w:cs="Times New Roman"/>
        </w:rPr>
        <w:t>, Vol. 42, No. 5, 1991, pp. 393–400.</w:t>
      </w:r>
    </w:p>
    <w:p w14:paraId="4BA83290" w14:textId="77777777" w:rsidR="00F35E5A" w:rsidRPr="00F35E5A" w:rsidRDefault="00F35E5A" w:rsidP="00DE1C65">
      <w:pPr>
        <w:pStyle w:val="Bibliography"/>
        <w:jc w:val="both"/>
        <w:rPr>
          <w:rFonts w:cs="Times New Roman"/>
        </w:rPr>
      </w:pPr>
      <w:r w:rsidRPr="00F35E5A">
        <w:rPr>
          <w:rFonts w:cs="Times New Roman"/>
        </w:rPr>
        <w:t xml:space="preserve">37. </w:t>
      </w:r>
      <w:r w:rsidRPr="00F35E5A">
        <w:rPr>
          <w:rFonts w:cs="Times New Roman"/>
        </w:rPr>
        <w:tab/>
      </w:r>
      <w:proofErr w:type="spellStart"/>
      <w:r w:rsidRPr="00F35E5A">
        <w:rPr>
          <w:rFonts w:cs="Times New Roman"/>
        </w:rPr>
        <w:t>Ichoua</w:t>
      </w:r>
      <w:proofErr w:type="spellEnd"/>
      <w:r w:rsidRPr="00F35E5A">
        <w:rPr>
          <w:rFonts w:cs="Times New Roman"/>
        </w:rPr>
        <w:t xml:space="preserve">, S., M. Gendreau, and J.-Y. Potvin. Vehicle Dispatching with Time-Dependent Travel Times. </w:t>
      </w:r>
      <w:r w:rsidRPr="00F35E5A">
        <w:rPr>
          <w:rFonts w:cs="Times New Roman"/>
          <w:i/>
          <w:iCs/>
        </w:rPr>
        <w:t>European journal of operational research</w:t>
      </w:r>
      <w:r w:rsidRPr="00F35E5A">
        <w:rPr>
          <w:rFonts w:cs="Times New Roman"/>
        </w:rPr>
        <w:t>, Vol. 144, No. 2, 2003, pp. 379–396.</w:t>
      </w:r>
    </w:p>
    <w:p w14:paraId="0EA8A1AC" w14:textId="77777777" w:rsidR="00F35E5A" w:rsidRPr="00F35E5A" w:rsidRDefault="00F35E5A" w:rsidP="00DE1C65">
      <w:pPr>
        <w:pStyle w:val="Bibliography"/>
        <w:jc w:val="both"/>
        <w:rPr>
          <w:rFonts w:cs="Times New Roman"/>
        </w:rPr>
      </w:pPr>
      <w:r w:rsidRPr="00F35E5A">
        <w:rPr>
          <w:rFonts w:cs="Times New Roman"/>
        </w:rPr>
        <w:t xml:space="preserve">38. </w:t>
      </w:r>
      <w:r w:rsidRPr="00F35E5A">
        <w:rPr>
          <w:rFonts w:cs="Times New Roman"/>
        </w:rPr>
        <w:tab/>
        <w:t xml:space="preserve">Saul, D. Viewership </w:t>
      </w:r>
      <w:proofErr w:type="gramStart"/>
      <w:r w:rsidRPr="00F35E5A">
        <w:rPr>
          <w:rFonts w:cs="Times New Roman"/>
        </w:rPr>
        <w:t>For</w:t>
      </w:r>
      <w:proofErr w:type="gramEnd"/>
      <w:r w:rsidRPr="00F35E5A">
        <w:rPr>
          <w:rFonts w:cs="Times New Roman"/>
        </w:rPr>
        <w:t xml:space="preserve"> College Football Playoff Championship Up From Record Low 2021 — But Still Below NFL’s Ratings. </w:t>
      </w:r>
      <w:r w:rsidRPr="00F35E5A">
        <w:rPr>
          <w:rFonts w:cs="Times New Roman"/>
          <w:i/>
          <w:iCs/>
        </w:rPr>
        <w:t>Forbes</w:t>
      </w:r>
      <w:r w:rsidRPr="00F35E5A">
        <w:rPr>
          <w:rFonts w:cs="Times New Roman"/>
        </w:rPr>
        <w:t>. https://www.forbes.com/sites/dereksaul/2022/01/11/viewership-for-college-football-playoff-championship-up-from-record-low-2021---but-still-below-nfls-ratings/. Accessed Jul. 1, 2022.</w:t>
      </w:r>
    </w:p>
    <w:p w14:paraId="764EFCE0" w14:textId="77777777" w:rsidR="00F35E5A" w:rsidRPr="00F35E5A" w:rsidRDefault="00F35E5A" w:rsidP="00DE1C65">
      <w:pPr>
        <w:pStyle w:val="Bibliography"/>
        <w:jc w:val="both"/>
        <w:rPr>
          <w:rFonts w:cs="Times New Roman"/>
        </w:rPr>
      </w:pPr>
      <w:r w:rsidRPr="00F35E5A">
        <w:rPr>
          <w:rFonts w:cs="Times New Roman"/>
        </w:rPr>
        <w:t xml:space="preserve">39. </w:t>
      </w:r>
      <w:r w:rsidRPr="00F35E5A">
        <w:rPr>
          <w:rFonts w:cs="Times New Roman"/>
        </w:rPr>
        <w:tab/>
        <w:t xml:space="preserve">Kaufman, J. Ohio State Football Draws Crowd of Only 76,540 in Win over Tulsa, Smallest since 1971. </w:t>
      </w:r>
      <w:r w:rsidRPr="00F35E5A">
        <w:rPr>
          <w:rFonts w:cs="Times New Roman"/>
          <w:i/>
          <w:iCs/>
        </w:rPr>
        <w:t>The Columbus Dispatch</w:t>
      </w:r>
      <w:r w:rsidRPr="00F35E5A">
        <w:rPr>
          <w:rFonts w:cs="Times New Roman"/>
        </w:rPr>
        <w:t>. https://www.dispatch.com/story/sports/2021/09/18/ohio-stadium-crowd-osu-ohio-state-tulsa-football-game-76-540/8407755002/. Accessed Jul. 1, 2022.</w:t>
      </w:r>
    </w:p>
    <w:p w14:paraId="4F4822D2" w14:textId="77777777" w:rsidR="00F35E5A" w:rsidRPr="00F35E5A" w:rsidRDefault="00F35E5A" w:rsidP="00DE1C65">
      <w:pPr>
        <w:pStyle w:val="Bibliography"/>
        <w:jc w:val="both"/>
        <w:rPr>
          <w:rFonts w:cs="Times New Roman"/>
        </w:rPr>
      </w:pPr>
      <w:r w:rsidRPr="00F35E5A">
        <w:rPr>
          <w:rFonts w:cs="Times New Roman"/>
        </w:rPr>
        <w:t xml:space="preserve">40. </w:t>
      </w:r>
      <w:r w:rsidRPr="00F35E5A">
        <w:rPr>
          <w:rFonts w:cs="Times New Roman"/>
        </w:rPr>
        <w:tab/>
        <w:t xml:space="preserve">Chow, A. Ohio Confirms First Cases </w:t>
      </w:r>
      <w:proofErr w:type="gramStart"/>
      <w:r w:rsidRPr="00F35E5A">
        <w:rPr>
          <w:rFonts w:cs="Times New Roman"/>
        </w:rPr>
        <w:t>Of</w:t>
      </w:r>
      <w:proofErr w:type="gramEnd"/>
      <w:r w:rsidRPr="00F35E5A">
        <w:rPr>
          <w:rFonts w:cs="Times New Roman"/>
        </w:rPr>
        <w:t xml:space="preserve"> Coronavirus. </w:t>
      </w:r>
      <w:r w:rsidRPr="00F35E5A">
        <w:rPr>
          <w:rFonts w:cs="Times New Roman"/>
          <w:i/>
          <w:iCs/>
        </w:rPr>
        <w:t>The Statehouse News Bureau</w:t>
      </w:r>
      <w:r w:rsidRPr="00F35E5A">
        <w:rPr>
          <w:rFonts w:cs="Times New Roman"/>
        </w:rPr>
        <w:t>. https://www.statenews.org/government-politics/2020-03-09/ohio-confirms-first-cases-of-coronavirus. Accessed Jul. 19, 2022.</w:t>
      </w:r>
    </w:p>
    <w:p w14:paraId="1D6CBF76" w14:textId="77777777" w:rsidR="00F35E5A" w:rsidRPr="00F35E5A" w:rsidRDefault="00F35E5A" w:rsidP="00DE1C65">
      <w:pPr>
        <w:pStyle w:val="Bibliography"/>
        <w:jc w:val="both"/>
        <w:rPr>
          <w:rFonts w:cs="Times New Roman"/>
        </w:rPr>
      </w:pPr>
      <w:r w:rsidRPr="00F35E5A">
        <w:rPr>
          <w:rFonts w:cs="Times New Roman"/>
        </w:rPr>
        <w:t xml:space="preserve">41. </w:t>
      </w:r>
      <w:r w:rsidRPr="00F35E5A">
        <w:rPr>
          <w:rFonts w:cs="Times New Roman"/>
        </w:rPr>
        <w:tab/>
        <w:t xml:space="preserve">Van </w:t>
      </w:r>
      <w:proofErr w:type="spellStart"/>
      <w:r w:rsidRPr="00F35E5A">
        <w:rPr>
          <w:rFonts w:cs="Times New Roman"/>
        </w:rPr>
        <w:t>Niel</w:t>
      </w:r>
      <w:proofErr w:type="spellEnd"/>
      <w:r w:rsidRPr="00F35E5A">
        <w:rPr>
          <w:rFonts w:cs="Times New Roman"/>
        </w:rPr>
        <w:t xml:space="preserve">, L. COTA Faces Driver Shortages, Adjusts Services. </w:t>
      </w:r>
      <w:r w:rsidRPr="00F35E5A">
        <w:rPr>
          <w:rFonts w:cs="Times New Roman"/>
          <w:i/>
          <w:iCs/>
        </w:rPr>
        <w:t>The Lantern</w:t>
      </w:r>
      <w:r w:rsidRPr="00F35E5A">
        <w:rPr>
          <w:rFonts w:cs="Times New Roman"/>
        </w:rPr>
        <w:t>. https://www.thelantern.com/2021/09/cota-faces-driver-shortages-adjusts-services/. Accessed Jul. 19, 2022.</w:t>
      </w:r>
    </w:p>
    <w:p w14:paraId="6FF9DE4B" w14:textId="77777777" w:rsidR="00F35E5A" w:rsidRPr="00F35E5A" w:rsidRDefault="00F35E5A" w:rsidP="00DE1C65">
      <w:pPr>
        <w:pStyle w:val="Bibliography"/>
        <w:jc w:val="both"/>
        <w:rPr>
          <w:rFonts w:cs="Times New Roman"/>
        </w:rPr>
      </w:pPr>
      <w:r w:rsidRPr="00F35E5A">
        <w:rPr>
          <w:rFonts w:cs="Times New Roman"/>
        </w:rPr>
        <w:t xml:space="preserve">42. </w:t>
      </w:r>
      <w:r w:rsidRPr="00F35E5A">
        <w:rPr>
          <w:rFonts w:cs="Times New Roman"/>
        </w:rPr>
        <w:tab/>
        <w:t>Lee, J., A. Porr, and H. J. Miller. Evidence of Increased Vehicle Speeding in Ohio’s Major Cities during the COVID-19 Pandemic. 2020.</w:t>
      </w:r>
    </w:p>
    <w:p w14:paraId="5FD1C793" w14:textId="77777777" w:rsidR="00F35E5A" w:rsidRPr="00F35E5A" w:rsidRDefault="00F35E5A" w:rsidP="00DE1C65">
      <w:pPr>
        <w:pStyle w:val="Bibliography"/>
        <w:jc w:val="both"/>
        <w:rPr>
          <w:rFonts w:cs="Times New Roman"/>
        </w:rPr>
      </w:pPr>
      <w:r w:rsidRPr="00F35E5A">
        <w:rPr>
          <w:rFonts w:cs="Times New Roman"/>
        </w:rPr>
        <w:t xml:space="preserve">43. </w:t>
      </w:r>
      <w:r w:rsidRPr="00F35E5A">
        <w:rPr>
          <w:rFonts w:cs="Times New Roman"/>
        </w:rPr>
        <w:tab/>
        <w:t xml:space="preserve">Liu, L., A. Kar, A. I. Tokey, H. T. Le, and H. J. Miller. </w:t>
      </w:r>
      <w:r w:rsidRPr="00F35E5A">
        <w:rPr>
          <w:rFonts w:cs="Times New Roman"/>
          <w:i/>
          <w:iCs/>
        </w:rPr>
        <w:t>Disparities in Public Transit Accessibility and Usage by People with Mobility Disabilities: An Evaluation Using High-Resolution Transit Data</w:t>
      </w:r>
      <w:r w:rsidRPr="00F35E5A">
        <w:rPr>
          <w:rFonts w:cs="Times New Roman"/>
        </w:rPr>
        <w:t>.</w:t>
      </w:r>
    </w:p>
    <w:p w14:paraId="671DFECC" w14:textId="2E23634F" w:rsidR="00C31F2E" w:rsidRPr="00796F16" w:rsidRDefault="00A824B0" w:rsidP="00DE1C65">
      <w:pPr>
        <w:jc w:val="both"/>
      </w:pPr>
      <w:r>
        <w:fldChar w:fldCharType="end"/>
      </w:r>
    </w:p>
    <w:sectPr w:rsidR="00C31F2E" w:rsidRPr="00796F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2-07-27T11:21:00Z" w:initials="LL">
    <w:p w14:paraId="704A94E6" w14:textId="77777777" w:rsidR="00F35E5A" w:rsidRDefault="00EB5D0B">
      <w:pPr>
        <w:pStyle w:val="CommentText"/>
      </w:pPr>
      <w:r>
        <w:rPr>
          <w:rStyle w:val="CommentReference"/>
        </w:rPr>
        <w:annotationRef/>
      </w:r>
      <w:r w:rsidR="00F35E5A">
        <w:t>I want to keep accessibilyt as a separate measure here because reliabiltiy alone does not really represent the whole picture.</w:t>
      </w:r>
    </w:p>
    <w:p w14:paraId="783F4113" w14:textId="77777777" w:rsidR="00F35E5A" w:rsidRDefault="00F35E5A">
      <w:pPr>
        <w:pStyle w:val="CommentText"/>
      </w:pPr>
    </w:p>
    <w:p w14:paraId="2AD568BE" w14:textId="77777777" w:rsidR="00F35E5A" w:rsidRDefault="00F35E5A" w:rsidP="0027717B">
      <w:pPr>
        <w:pStyle w:val="CommentText"/>
      </w:pPr>
      <w:r>
        <w:t>In that sense, we are looking at resilience by mesuring the changes of both accessibilty and reliabiltiy</w:t>
      </w:r>
    </w:p>
  </w:comment>
  <w:comment w:id="1" w:author="Luyu Liu" w:date="2022-07-27T11:22:00Z" w:initials="LL">
    <w:p w14:paraId="4AD51693" w14:textId="77777777" w:rsidR="004F182E" w:rsidRDefault="00EB5D0B">
      <w:pPr>
        <w:pStyle w:val="CommentText"/>
      </w:pPr>
      <w:r>
        <w:rPr>
          <w:rStyle w:val="CommentReference"/>
        </w:rPr>
        <w:annotationRef/>
      </w:r>
      <w:r w:rsidR="004F182E">
        <w:t xml:space="preserve">You are free to change the title. It's not good honestly. </w:t>
      </w:r>
    </w:p>
    <w:p w14:paraId="6BCFF33F" w14:textId="77777777" w:rsidR="004F182E" w:rsidRDefault="004F182E">
      <w:pPr>
        <w:pStyle w:val="CommentText"/>
      </w:pPr>
    </w:p>
    <w:p w14:paraId="5BE79D47" w14:textId="77777777" w:rsidR="004F182E" w:rsidRDefault="004F182E" w:rsidP="00260A73">
      <w:pPr>
        <w:pStyle w:val="CommentText"/>
      </w:pPr>
      <w:r>
        <w:t>We can focus on resilience (performance's change due to disruption) or reliability (the performance itself, and then tallk about disruption as an example ). I am doing the second option, but the first one is not bad too. But the logic of the paper will change accordingly, because it determines the topic of the paper.</w:t>
      </w:r>
    </w:p>
  </w:comment>
  <w:comment w:id="2" w:author="Luyu Liu" w:date="2022-07-27T17:09:00Z" w:initials="LL">
    <w:p w14:paraId="421D4FAF" w14:textId="77777777" w:rsidR="00D523B0" w:rsidRDefault="00D523B0" w:rsidP="007903E1">
      <w:pPr>
        <w:pStyle w:val="CommentText"/>
      </w:pPr>
      <w:r>
        <w:rPr>
          <w:rStyle w:val="CommentReference"/>
        </w:rPr>
        <w:annotationRef/>
      </w:r>
      <w:r>
        <w:t xml:space="preserve">I intentionally did not add an abstract </w:t>
      </w:r>
    </w:p>
  </w:comment>
  <w:comment w:id="13" w:author="Luyu Liu" w:date="2022-07-27T17:03:00Z" w:initials="LL">
    <w:p w14:paraId="3B7D8281" w14:textId="691D0D83" w:rsidR="00F525C2" w:rsidRDefault="00F525C2" w:rsidP="000759AE">
      <w:pPr>
        <w:pStyle w:val="CommentText"/>
      </w:pPr>
      <w:r>
        <w:rPr>
          <w:rStyle w:val="CommentReference"/>
        </w:rPr>
        <w:annotationRef/>
      </w:r>
      <w:r>
        <w:t>This can be redundant</w:t>
      </w:r>
    </w:p>
  </w:comment>
  <w:comment w:id="14" w:author="Luyu Liu" w:date="2022-07-27T17:02:00Z" w:initials="LL">
    <w:p w14:paraId="3CCBDC81" w14:textId="6441D4B1" w:rsidR="00E33352" w:rsidRDefault="00E33352" w:rsidP="009F2654">
      <w:pPr>
        <w:pStyle w:val="CommentText"/>
      </w:pPr>
      <w:r>
        <w:rPr>
          <w:rStyle w:val="CommentReference"/>
        </w:rPr>
        <w:annotationRef/>
      </w:r>
      <w:r>
        <w:t>Can you think of a good source to 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D568BE" w15:done="0"/>
  <w15:commentEx w15:paraId="5BE79D47" w15:paraIdParent="2AD568BE" w15:done="0"/>
  <w15:commentEx w15:paraId="421D4FAF" w15:done="0"/>
  <w15:commentEx w15:paraId="3B7D8281" w15:done="0"/>
  <w15:commentEx w15:paraId="3CCBDC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B9E57" w16cex:dateUtc="2022-07-27T15:21:00Z"/>
  <w16cex:commentExtensible w16cex:durableId="268B9E68" w16cex:dateUtc="2022-07-27T15:22:00Z"/>
  <w16cex:commentExtensible w16cex:durableId="268BEFB9" w16cex:dateUtc="2022-07-27T21:09:00Z"/>
  <w16cex:commentExtensible w16cex:durableId="268BEE48" w16cex:dateUtc="2022-07-27T21:03:00Z"/>
  <w16cex:commentExtensible w16cex:durableId="268BEE36" w16cex:dateUtc="2022-07-27T2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D568BE" w16cid:durableId="268B9E57"/>
  <w16cid:commentId w16cid:paraId="5BE79D47" w16cid:durableId="268B9E68"/>
  <w16cid:commentId w16cid:paraId="421D4FAF" w16cid:durableId="268BEFB9"/>
  <w16cid:commentId w16cid:paraId="3B7D8281" w16cid:durableId="268BEE48"/>
  <w16cid:commentId w16cid:paraId="3CCBDC81" w16cid:durableId="268BEE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3837F4" w14:textId="77777777" w:rsidR="004C1D11" w:rsidRDefault="004C1D11" w:rsidP="0077361B">
      <w:pPr>
        <w:spacing w:after="0" w:line="240" w:lineRule="auto"/>
      </w:pPr>
      <w:r>
        <w:separator/>
      </w:r>
    </w:p>
  </w:endnote>
  <w:endnote w:type="continuationSeparator" w:id="0">
    <w:p w14:paraId="7F6CD03F" w14:textId="77777777" w:rsidR="004C1D11" w:rsidRDefault="004C1D11"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E8E8E" w14:textId="77777777" w:rsidR="004C1D11" w:rsidRDefault="004C1D11" w:rsidP="0077361B">
      <w:pPr>
        <w:spacing w:after="0" w:line="240" w:lineRule="auto"/>
      </w:pPr>
      <w:r>
        <w:separator/>
      </w:r>
    </w:p>
  </w:footnote>
  <w:footnote w:type="continuationSeparator" w:id="0">
    <w:p w14:paraId="32E74E5B" w14:textId="77777777" w:rsidR="004C1D11" w:rsidRDefault="004C1D11"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2362"/>
    <w:rsid w:val="00006D1E"/>
    <w:rsid w:val="00010D76"/>
    <w:rsid w:val="0001467F"/>
    <w:rsid w:val="0002262A"/>
    <w:rsid w:val="00023709"/>
    <w:rsid w:val="00025B83"/>
    <w:rsid w:val="000271A4"/>
    <w:rsid w:val="00027E86"/>
    <w:rsid w:val="00031C2C"/>
    <w:rsid w:val="000342A6"/>
    <w:rsid w:val="000379F8"/>
    <w:rsid w:val="000414C4"/>
    <w:rsid w:val="00041D4F"/>
    <w:rsid w:val="00044BFF"/>
    <w:rsid w:val="00046794"/>
    <w:rsid w:val="0005182D"/>
    <w:rsid w:val="00051D96"/>
    <w:rsid w:val="00052403"/>
    <w:rsid w:val="00053E26"/>
    <w:rsid w:val="00054926"/>
    <w:rsid w:val="00057396"/>
    <w:rsid w:val="000577A3"/>
    <w:rsid w:val="00062D70"/>
    <w:rsid w:val="00066D03"/>
    <w:rsid w:val="00072234"/>
    <w:rsid w:val="0007286F"/>
    <w:rsid w:val="00072BE2"/>
    <w:rsid w:val="00073A9E"/>
    <w:rsid w:val="00077D05"/>
    <w:rsid w:val="00080550"/>
    <w:rsid w:val="00080705"/>
    <w:rsid w:val="00081560"/>
    <w:rsid w:val="00081F4A"/>
    <w:rsid w:val="0008711C"/>
    <w:rsid w:val="00091347"/>
    <w:rsid w:val="000915FA"/>
    <w:rsid w:val="000952AA"/>
    <w:rsid w:val="000965DD"/>
    <w:rsid w:val="000B1BF7"/>
    <w:rsid w:val="000B236E"/>
    <w:rsid w:val="000B6506"/>
    <w:rsid w:val="000B79EA"/>
    <w:rsid w:val="000C1C42"/>
    <w:rsid w:val="000C291B"/>
    <w:rsid w:val="000D033D"/>
    <w:rsid w:val="000D135A"/>
    <w:rsid w:val="000D5E40"/>
    <w:rsid w:val="000E01A8"/>
    <w:rsid w:val="000E2B49"/>
    <w:rsid w:val="000E3ECA"/>
    <w:rsid w:val="000E521B"/>
    <w:rsid w:val="0010590F"/>
    <w:rsid w:val="00107DCC"/>
    <w:rsid w:val="00110928"/>
    <w:rsid w:val="00111F26"/>
    <w:rsid w:val="00117555"/>
    <w:rsid w:val="00117823"/>
    <w:rsid w:val="0012321F"/>
    <w:rsid w:val="00123D20"/>
    <w:rsid w:val="0013405E"/>
    <w:rsid w:val="001351E2"/>
    <w:rsid w:val="001419C3"/>
    <w:rsid w:val="001530EE"/>
    <w:rsid w:val="001535A6"/>
    <w:rsid w:val="00153ADC"/>
    <w:rsid w:val="00162B7B"/>
    <w:rsid w:val="001631E4"/>
    <w:rsid w:val="00165F55"/>
    <w:rsid w:val="001660AC"/>
    <w:rsid w:val="00183336"/>
    <w:rsid w:val="001854D1"/>
    <w:rsid w:val="001867F5"/>
    <w:rsid w:val="00186F09"/>
    <w:rsid w:val="00195C60"/>
    <w:rsid w:val="001965C0"/>
    <w:rsid w:val="00196F5A"/>
    <w:rsid w:val="001A1097"/>
    <w:rsid w:val="001A17A6"/>
    <w:rsid w:val="001A4ED1"/>
    <w:rsid w:val="001A5D9E"/>
    <w:rsid w:val="001A5ED2"/>
    <w:rsid w:val="001B20CF"/>
    <w:rsid w:val="001B61E8"/>
    <w:rsid w:val="001C6A7C"/>
    <w:rsid w:val="001D0F03"/>
    <w:rsid w:val="001D451D"/>
    <w:rsid w:val="001E2860"/>
    <w:rsid w:val="001E7B4A"/>
    <w:rsid w:val="001F11C3"/>
    <w:rsid w:val="001F3E44"/>
    <w:rsid w:val="00200B17"/>
    <w:rsid w:val="0020153B"/>
    <w:rsid w:val="00202BBA"/>
    <w:rsid w:val="00203064"/>
    <w:rsid w:val="00204787"/>
    <w:rsid w:val="00207892"/>
    <w:rsid w:val="00217858"/>
    <w:rsid w:val="00220A61"/>
    <w:rsid w:val="00220F31"/>
    <w:rsid w:val="002213A2"/>
    <w:rsid w:val="00221B92"/>
    <w:rsid w:val="002222E2"/>
    <w:rsid w:val="002252F7"/>
    <w:rsid w:val="00226AAF"/>
    <w:rsid w:val="002274AF"/>
    <w:rsid w:val="00233B37"/>
    <w:rsid w:val="00234E18"/>
    <w:rsid w:val="0023536C"/>
    <w:rsid w:val="00235826"/>
    <w:rsid w:val="00236DBE"/>
    <w:rsid w:val="0024018F"/>
    <w:rsid w:val="00245D79"/>
    <w:rsid w:val="00251DF1"/>
    <w:rsid w:val="00253BFC"/>
    <w:rsid w:val="002601E2"/>
    <w:rsid w:val="00261DF5"/>
    <w:rsid w:val="00266F59"/>
    <w:rsid w:val="00267127"/>
    <w:rsid w:val="00274C37"/>
    <w:rsid w:val="00277760"/>
    <w:rsid w:val="00277963"/>
    <w:rsid w:val="00280281"/>
    <w:rsid w:val="00280764"/>
    <w:rsid w:val="0028396F"/>
    <w:rsid w:val="00286FF7"/>
    <w:rsid w:val="00287843"/>
    <w:rsid w:val="00290CAA"/>
    <w:rsid w:val="00290E39"/>
    <w:rsid w:val="002A1742"/>
    <w:rsid w:val="002A5148"/>
    <w:rsid w:val="002B087C"/>
    <w:rsid w:val="002B4FF9"/>
    <w:rsid w:val="002C3CFC"/>
    <w:rsid w:val="002C79B2"/>
    <w:rsid w:val="002D20EE"/>
    <w:rsid w:val="002D3847"/>
    <w:rsid w:val="002D5B94"/>
    <w:rsid w:val="002D7EEA"/>
    <w:rsid w:val="002E23C1"/>
    <w:rsid w:val="002E499E"/>
    <w:rsid w:val="002E6C22"/>
    <w:rsid w:val="003021C1"/>
    <w:rsid w:val="003040F5"/>
    <w:rsid w:val="00304133"/>
    <w:rsid w:val="00307FB7"/>
    <w:rsid w:val="003117B5"/>
    <w:rsid w:val="00311951"/>
    <w:rsid w:val="0031348F"/>
    <w:rsid w:val="00314E5B"/>
    <w:rsid w:val="00324874"/>
    <w:rsid w:val="003324F4"/>
    <w:rsid w:val="00335C46"/>
    <w:rsid w:val="003470A9"/>
    <w:rsid w:val="00347445"/>
    <w:rsid w:val="003510AC"/>
    <w:rsid w:val="00355619"/>
    <w:rsid w:val="00355B69"/>
    <w:rsid w:val="00357321"/>
    <w:rsid w:val="003577AC"/>
    <w:rsid w:val="00361511"/>
    <w:rsid w:val="00367B29"/>
    <w:rsid w:val="00367F02"/>
    <w:rsid w:val="00371995"/>
    <w:rsid w:val="003742DA"/>
    <w:rsid w:val="00383F63"/>
    <w:rsid w:val="003879EA"/>
    <w:rsid w:val="003904F6"/>
    <w:rsid w:val="00393CC4"/>
    <w:rsid w:val="003975AD"/>
    <w:rsid w:val="003A0DC2"/>
    <w:rsid w:val="003A0EF9"/>
    <w:rsid w:val="003C0BFD"/>
    <w:rsid w:val="003C3E95"/>
    <w:rsid w:val="003C4D56"/>
    <w:rsid w:val="003C64C5"/>
    <w:rsid w:val="003C6669"/>
    <w:rsid w:val="003C6D91"/>
    <w:rsid w:val="003D045B"/>
    <w:rsid w:val="003D1306"/>
    <w:rsid w:val="003D16FB"/>
    <w:rsid w:val="003D419A"/>
    <w:rsid w:val="003D5D5A"/>
    <w:rsid w:val="003E0371"/>
    <w:rsid w:val="003E04BF"/>
    <w:rsid w:val="003E5A6B"/>
    <w:rsid w:val="003E68DE"/>
    <w:rsid w:val="003F1FC2"/>
    <w:rsid w:val="003F3914"/>
    <w:rsid w:val="00404B17"/>
    <w:rsid w:val="004072FD"/>
    <w:rsid w:val="00413309"/>
    <w:rsid w:val="0041524A"/>
    <w:rsid w:val="00416A32"/>
    <w:rsid w:val="00417A69"/>
    <w:rsid w:val="004200A5"/>
    <w:rsid w:val="004263CF"/>
    <w:rsid w:val="00437101"/>
    <w:rsid w:val="004436E5"/>
    <w:rsid w:val="00446373"/>
    <w:rsid w:val="00452D89"/>
    <w:rsid w:val="00467239"/>
    <w:rsid w:val="00470498"/>
    <w:rsid w:val="00472AE9"/>
    <w:rsid w:val="00474911"/>
    <w:rsid w:val="00481539"/>
    <w:rsid w:val="00482880"/>
    <w:rsid w:val="0048561D"/>
    <w:rsid w:val="004857FA"/>
    <w:rsid w:val="004865DD"/>
    <w:rsid w:val="00486BBC"/>
    <w:rsid w:val="0049051C"/>
    <w:rsid w:val="00490858"/>
    <w:rsid w:val="0049095F"/>
    <w:rsid w:val="00490B2E"/>
    <w:rsid w:val="004A157F"/>
    <w:rsid w:val="004A2A54"/>
    <w:rsid w:val="004B045B"/>
    <w:rsid w:val="004C1D11"/>
    <w:rsid w:val="004C2BCF"/>
    <w:rsid w:val="004C3D03"/>
    <w:rsid w:val="004C77EA"/>
    <w:rsid w:val="004D1DD6"/>
    <w:rsid w:val="004D32BF"/>
    <w:rsid w:val="004E434C"/>
    <w:rsid w:val="004E5071"/>
    <w:rsid w:val="004E5749"/>
    <w:rsid w:val="004E5F6E"/>
    <w:rsid w:val="004E614D"/>
    <w:rsid w:val="004E7EFC"/>
    <w:rsid w:val="004F01DD"/>
    <w:rsid w:val="004F182E"/>
    <w:rsid w:val="004F20D6"/>
    <w:rsid w:val="004F7DA9"/>
    <w:rsid w:val="0050297C"/>
    <w:rsid w:val="00504E43"/>
    <w:rsid w:val="005075A4"/>
    <w:rsid w:val="00511EA8"/>
    <w:rsid w:val="00523FFE"/>
    <w:rsid w:val="00530F8E"/>
    <w:rsid w:val="00542F89"/>
    <w:rsid w:val="005457AC"/>
    <w:rsid w:val="005559F9"/>
    <w:rsid w:val="00561FD1"/>
    <w:rsid w:val="00576011"/>
    <w:rsid w:val="005761D9"/>
    <w:rsid w:val="005806D2"/>
    <w:rsid w:val="005838E8"/>
    <w:rsid w:val="00583D74"/>
    <w:rsid w:val="005914E1"/>
    <w:rsid w:val="00591B7C"/>
    <w:rsid w:val="005954F3"/>
    <w:rsid w:val="00597F38"/>
    <w:rsid w:val="005A5547"/>
    <w:rsid w:val="005A6C9C"/>
    <w:rsid w:val="005A7406"/>
    <w:rsid w:val="005C04BE"/>
    <w:rsid w:val="005C1E45"/>
    <w:rsid w:val="005D3FAD"/>
    <w:rsid w:val="005D6885"/>
    <w:rsid w:val="005E52FD"/>
    <w:rsid w:val="005E6635"/>
    <w:rsid w:val="005E6F66"/>
    <w:rsid w:val="005F1411"/>
    <w:rsid w:val="005F4319"/>
    <w:rsid w:val="006038CE"/>
    <w:rsid w:val="006060D0"/>
    <w:rsid w:val="00607838"/>
    <w:rsid w:val="0061173D"/>
    <w:rsid w:val="00611F9D"/>
    <w:rsid w:val="00612B4A"/>
    <w:rsid w:val="00614A6C"/>
    <w:rsid w:val="0061771D"/>
    <w:rsid w:val="00620495"/>
    <w:rsid w:val="00622672"/>
    <w:rsid w:val="00625407"/>
    <w:rsid w:val="0062690E"/>
    <w:rsid w:val="006278CF"/>
    <w:rsid w:val="00634084"/>
    <w:rsid w:val="00634B24"/>
    <w:rsid w:val="006360EA"/>
    <w:rsid w:val="0063618F"/>
    <w:rsid w:val="00637819"/>
    <w:rsid w:val="00651397"/>
    <w:rsid w:val="00654288"/>
    <w:rsid w:val="0065553D"/>
    <w:rsid w:val="00662EF3"/>
    <w:rsid w:val="00665097"/>
    <w:rsid w:val="00665758"/>
    <w:rsid w:val="00670851"/>
    <w:rsid w:val="006824AC"/>
    <w:rsid w:val="0068313E"/>
    <w:rsid w:val="006843BF"/>
    <w:rsid w:val="00685488"/>
    <w:rsid w:val="00690D62"/>
    <w:rsid w:val="006919B3"/>
    <w:rsid w:val="006A0BFD"/>
    <w:rsid w:val="006A2C48"/>
    <w:rsid w:val="006A7204"/>
    <w:rsid w:val="006B109A"/>
    <w:rsid w:val="006C25FC"/>
    <w:rsid w:val="006C791D"/>
    <w:rsid w:val="006C796F"/>
    <w:rsid w:val="006D10B0"/>
    <w:rsid w:val="006D4906"/>
    <w:rsid w:val="006E65FD"/>
    <w:rsid w:val="006E7BF4"/>
    <w:rsid w:val="006F5A8B"/>
    <w:rsid w:val="007037CB"/>
    <w:rsid w:val="007055AB"/>
    <w:rsid w:val="00705876"/>
    <w:rsid w:val="007067E9"/>
    <w:rsid w:val="00707736"/>
    <w:rsid w:val="00707F87"/>
    <w:rsid w:val="00711EA8"/>
    <w:rsid w:val="007154DD"/>
    <w:rsid w:val="00716702"/>
    <w:rsid w:val="0072057E"/>
    <w:rsid w:val="00723D92"/>
    <w:rsid w:val="00726DE7"/>
    <w:rsid w:val="00727A29"/>
    <w:rsid w:val="00732973"/>
    <w:rsid w:val="00734DDC"/>
    <w:rsid w:val="00740337"/>
    <w:rsid w:val="00744CF1"/>
    <w:rsid w:val="00750948"/>
    <w:rsid w:val="007541C4"/>
    <w:rsid w:val="00760CA4"/>
    <w:rsid w:val="00762F50"/>
    <w:rsid w:val="00762F82"/>
    <w:rsid w:val="00766064"/>
    <w:rsid w:val="0077361B"/>
    <w:rsid w:val="00776F41"/>
    <w:rsid w:val="007800F6"/>
    <w:rsid w:val="00782546"/>
    <w:rsid w:val="00795D64"/>
    <w:rsid w:val="00796F16"/>
    <w:rsid w:val="007A0D66"/>
    <w:rsid w:val="007A2CEF"/>
    <w:rsid w:val="007A39AC"/>
    <w:rsid w:val="007A6672"/>
    <w:rsid w:val="007B2732"/>
    <w:rsid w:val="007B2DA2"/>
    <w:rsid w:val="007B4378"/>
    <w:rsid w:val="007C08AF"/>
    <w:rsid w:val="007C2C64"/>
    <w:rsid w:val="007C7973"/>
    <w:rsid w:val="007D0B83"/>
    <w:rsid w:val="007D308E"/>
    <w:rsid w:val="007E23E1"/>
    <w:rsid w:val="007F05D0"/>
    <w:rsid w:val="00807E5A"/>
    <w:rsid w:val="00810200"/>
    <w:rsid w:val="0081427E"/>
    <w:rsid w:val="00817550"/>
    <w:rsid w:val="0081764A"/>
    <w:rsid w:val="008201C2"/>
    <w:rsid w:val="00820420"/>
    <w:rsid w:val="00825D33"/>
    <w:rsid w:val="008260F2"/>
    <w:rsid w:val="00826D65"/>
    <w:rsid w:val="008343AE"/>
    <w:rsid w:val="008401CB"/>
    <w:rsid w:val="00842C15"/>
    <w:rsid w:val="00843B67"/>
    <w:rsid w:val="0086135E"/>
    <w:rsid w:val="00862553"/>
    <w:rsid w:val="00864AFC"/>
    <w:rsid w:val="008672BE"/>
    <w:rsid w:val="00870DD2"/>
    <w:rsid w:val="0087166F"/>
    <w:rsid w:val="00872474"/>
    <w:rsid w:val="00872B02"/>
    <w:rsid w:val="00872C93"/>
    <w:rsid w:val="008759F4"/>
    <w:rsid w:val="00876392"/>
    <w:rsid w:val="00885008"/>
    <w:rsid w:val="00893992"/>
    <w:rsid w:val="00893E88"/>
    <w:rsid w:val="008943BC"/>
    <w:rsid w:val="00894ABB"/>
    <w:rsid w:val="00895958"/>
    <w:rsid w:val="00895FC2"/>
    <w:rsid w:val="008A083C"/>
    <w:rsid w:val="008A6B87"/>
    <w:rsid w:val="008A75AD"/>
    <w:rsid w:val="008A76F4"/>
    <w:rsid w:val="008B049A"/>
    <w:rsid w:val="008B3F6E"/>
    <w:rsid w:val="008C543B"/>
    <w:rsid w:val="008C582C"/>
    <w:rsid w:val="008D0D38"/>
    <w:rsid w:val="008D57BE"/>
    <w:rsid w:val="008E176A"/>
    <w:rsid w:val="008E1E91"/>
    <w:rsid w:val="008E4C02"/>
    <w:rsid w:val="008E5C10"/>
    <w:rsid w:val="008F1417"/>
    <w:rsid w:val="009057E6"/>
    <w:rsid w:val="009106F1"/>
    <w:rsid w:val="0091478C"/>
    <w:rsid w:val="009157A2"/>
    <w:rsid w:val="00917B56"/>
    <w:rsid w:val="0092297E"/>
    <w:rsid w:val="0092638E"/>
    <w:rsid w:val="00931D5B"/>
    <w:rsid w:val="00934C94"/>
    <w:rsid w:val="0094366D"/>
    <w:rsid w:val="0094605B"/>
    <w:rsid w:val="009526DD"/>
    <w:rsid w:val="00952824"/>
    <w:rsid w:val="00961F07"/>
    <w:rsid w:val="00962E46"/>
    <w:rsid w:val="00963B85"/>
    <w:rsid w:val="00967CA9"/>
    <w:rsid w:val="0097381E"/>
    <w:rsid w:val="00977341"/>
    <w:rsid w:val="0098031B"/>
    <w:rsid w:val="009816F8"/>
    <w:rsid w:val="00982540"/>
    <w:rsid w:val="00982C95"/>
    <w:rsid w:val="009879D7"/>
    <w:rsid w:val="00990369"/>
    <w:rsid w:val="009A13E9"/>
    <w:rsid w:val="009A39CE"/>
    <w:rsid w:val="009A47B7"/>
    <w:rsid w:val="009B4B90"/>
    <w:rsid w:val="009B6BC2"/>
    <w:rsid w:val="009B6E67"/>
    <w:rsid w:val="009C5A1E"/>
    <w:rsid w:val="009C65BA"/>
    <w:rsid w:val="009C6DD5"/>
    <w:rsid w:val="009D5FE9"/>
    <w:rsid w:val="009E0425"/>
    <w:rsid w:val="009E3FFB"/>
    <w:rsid w:val="009E72AC"/>
    <w:rsid w:val="009F4945"/>
    <w:rsid w:val="009F644B"/>
    <w:rsid w:val="009F6B65"/>
    <w:rsid w:val="00A02021"/>
    <w:rsid w:val="00A023C7"/>
    <w:rsid w:val="00A104BE"/>
    <w:rsid w:val="00A105C3"/>
    <w:rsid w:val="00A20C55"/>
    <w:rsid w:val="00A214D7"/>
    <w:rsid w:val="00A264D2"/>
    <w:rsid w:val="00A37FE2"/>
    <w:rsid w:val="00A46119"/>
    <w:rsid w:val="00A47A28"/>
    <w:rsid w:val="00A51A4B"/>
    <w:rsid w:val="00A526C8"/>
    <w:rsid w:val="00A56E3B"/>
    <w:rsid w:val="00A57AC3"/>
    <w:rsid w:val="00A67B3B"/>
    <w:rsid w:val="00A72A6F"/>
    <w:rsid w:val="00A751D7"/>
    <w:rsid w:val="00A75A34"/>
    <w:rsid w:val="00A77126"/>
    <w:rsid w:val="00A81E61"/>
    <w:rsid w:val="00A824B0"/>
    <w:rsid w:val="00A829D0"/>
    <w:rsid w:val="00A847F1"/>
    <w:rsid w:val="00A865F8"/>
    <w:rsid w:val="00A87A3E"/>
    <w:rsid w:val="00A90BF7"/>
    <w:rsid w:val="00A9124D"/>
    <w:rsid w:val="00A94248"/>
    <w:rsid w:val="00A976F0"/>
    <w:rsid w:val="00AA0F5A"/>
    <w:rsid w:val="00AA37A8"/>
    <w:rsid w:val="00AA69BB"/>
    <w:rsid w:val="00AB026D"/>
    <w:rsid w:val="00AB3EAF"/>
    <w:rsid w:val="00AB583D"/>
    <w:rsid w:val="00AC2B35"/>
    <w:rsid w:val="00AC4FF1"/>
    <w:rsid w:val="00AD0E9F"/>
    <w:rsid w:val="00AD155A"/>
    <w:rsid w:val="00AD38E7"/>
    <w:rsid w:val="00AD78DE"/>
    <w:rsid w:val="00AE1191"/>
    <w:rsid w:val="00AE256E"/>
    <w:rsid w:val="00AF55B3"/>
    <w:rsid w:val="00AF7DCF"/>
    <w:rsid w:val="00B00B35"/>
    <w:rsid w:val="00B01131"/>
    <w:rsid w:val="00B03392"/>
    <w:rsid w:val="00B22B7E"/>
    <w:rsid w:val="00B339EE"/>
    <w:rsid w:val="00B3493F"/>
    <w:rsid w:val="00B3518F"/>
    <w:rsid w:val="00B37430"/>
    <w:rsid w:val="00B41493"/>
    <w:rsid w:val="00B44A03"/>
    <w:rsid w:val="00B45ABC"/>
    <w:rsid w:val="00B45F1E"/>
    <w:rsid w:val="00B46EF3"/>
    <w:rsid w:val="00B504D8"/>
    <w:rsid w:val="00B508F1"/>
    <w:rsid w:val="00B627E2"/>
    <w:rsid w:val="00B718EF"/>
    <w:rsid w:val="00B86256"/>
    <w:rsid w:val="00B9205C"/>
    <w:rsid w:val="00BA52F4"/>
    <w:rsid w:val="00BB0D3C"/>
    <w:rsid w:val="00BB2FF2"/>
    <w:rsid w:val="00BB35D5"/>
    <w:rsid w:val="00BB3CDD"/>
    <w:rsid w:val="00BB63A7"/>
    <w:rsid w:val="00BC1444"/>
    <w:rsid w:val="00BC360A"/>
    <w:rsid w:val="00BC632C"/>
    <w:rsid w:val="00BD6C1C"/>
    <w:rsid w:val="00BD7A28"/>
    <w:rsid w:val="00BE7CCC"/>
    <w:rsid w:val="00BF281B"/>
    <w:rsid w:val="00BF513C"/>
    <w:rsid w:val="00BF7447"/>
    <w:rsid w:val="00C03AF8"/>
    <w:rsid w:val="00C0491A"/>
    <w:rsid w:val="00C050D0"/>
    <w:rsid w:val="00C11A32"/>
    <w:rsid w:val="00C12C1B"/>
    <w:rsid w:val="00C13A44"/>
    <w:rsid w:val="00C140B5"/>
    <w:rsid w:val="00C253D1"/>
    <w:rsid w:val="00C31F2E"/>
    <w:rsid w:val="00C327A0"/>
    <w:rsid w:val="00C36073"/>
    <w:rsid w:val="00C37703"/>
    <w:rsid w:val="00C425F8"/>
    <w:rsid w:val="00C430CA"/>
    <w:rsid w:val="00C43CCA"/>
    <w:rsid w:val="00C44C04"/>
    <w:rsid w:val="00C45567"/>
    <w:rsid w:val="00C513AA"/>
    <w:rsid w:val="00C518B3"/>
    <w:rsid w:val="00C51BAB"/>
    <w:rsid w:val="00C60B08"/>
    <w:rsid w:val="00C64D5C"/>
    <w:rsid w:val="00C72453"/>
    <w:rsid w:val="00C75B39"/>
    <w:rsid w:val="00C76238"/>
    <w:rsid w:val="00C76D35"/>
    <w:rsid w:val="00C77C78"/>
    <w:rsid w:val="00C91056"/>
    <w:rsid w:val="00CA4CEB"/>
    <w:rsid w:val="00CA52D3"/>
    <w:rsid w:val="00CA7545"/>
    <w:rsid w:val="00CB0C9A"/>
    <w:rsid w:val="00CB6A67"/>
    <w:rsid w:val="00CB6EAC"/>
    <w:rsid w:val="00CC6163"/>
    <w:rsid w:val="00CD0883"/>
    <w:rsid w:val="00CD0BE3"/>
    <w:rsid w:val="00CD2BCD"/>
    <w:rsid w:val="00CD528D"/>
    <w:rsid w:val="00CD65E9"/>
    <w:rsid w:val="00CE2107"/>
    <w:rsid w:val="00CE3B95"/>
    <w:rsid w:val="00CE6425"/>
    <w:rsid w:val="00CE7419"/>
    <w:rsid w:val="00CE7D3D"/>
    <w:rsid w:val="00CF16D8"/>
    <w:rsid w:val="00CF2212"/>
    <w:rsid w:val="00CF2272"/>
    <w:rsid w:val="00CF2B71"/>
    <w:rsid w:val="00CF3BAD"/>
    <w:rsid w:val="00CF4C5C"/>
    <w:rsid w:val="00CF4D5B"/>
    <w:rsid w:val="00D11AB9"/>
    <w:rsid w:val="00D11AE0"/>
    <w:rsid w:val="00D12C6E"/>
    <w:rsid w:val="00D328E9"/>
    <w:rsid w:val="00D345EC"/>
    <w:rsid w:val="00D43BAC"/>
    <w:rsid w:val="00D4772E"/>
    <w:rsid w:val="00D523B0"/>
    <w:rsid w:val="00D643D4"/>
    <w:rsid w:val="00D72BF4"/>
    <w:rsid w:val="00D73AA2"/>
    <w:rsid w:val="00D84CE5"/>
    <w:rsid w:val="00D9016E"/>
    <w:rsid w:val="00DA040A"/>
    <w:rsid w:val="00DB5D76"/>
    <w:rsid w:val="00DC05B9"/>
    <w:rsid w:val="00DC130C"/>
    <w:rsid w:val="00DC22E1"/>
    <w:rsid w:val="00DD012F"/>
    <w:rsid w:val="00DD4C66"/>
    <w:rsid w:val="00DD7931"/>
    <w:rsid w:val="00DE0B3C"/>
    <w:rsid w:val="00DE1C65"/>
    <w:rsid w:val="00DE1DD1"/>
    <w:rsid w:val="00DF7E62"/>
    <w:rsid w:val="00E00A7F"/>
    <w:rsid w:val="00E01F60"/>
    <w:rsid w:val="00E07027"/>
    <w:rsid w:val="00E07715"/>
    <w:rsid w:val="00E10A7A"/>
    <w:rsid w:val="00E11D21"/>
    <w:rsid w:val="00E20679"/>
    <w:rsid w:val="00E2110E"/>
    <w:rsid w:val="00E22AFD"/>
    <w:rsid w:val="00E22F26"/>
    <w:rsid w:val="00E24A03"/>
    <w:rsid w:val="00E2674F"/>
    <w:rsid w:val="00E2772D"/>
    <w:rsid w:val="00E3080A"/>
    <w:rsid w:val="00E3218D"/>
    <w:rsid w:val="00E32243"/>
    <w:rsid w:val="00E3280E"/>
    <w:rsid w:val="00E32EE4"/>
    <w:rsid w:val="00E33352"/>
    <w:rsid w:val="00E33C4B"/>
    <w:rsid w:val="00E358E0"/>
    <w:rsid w:val="00E44B97"/>
    <w:rsid w:val="00E51F0F"/>
    <w:rsid w:val="00E71EDE"/>
    <w:rsid w:val="00E73B11"/>
    <w:rsid w:val="00E73E73"/>
    <w:rsid w:val="00E81763"/>
    <w:rsid w:val="00E82082"/>
    <w:rsid w:val="00E8606F"/>
    <w:rsid w:val="00E86169"/>
    <w:rsid w:val="00E87476"/>
    <w:rsid w:val="00E93B8E"/>
    <w:rsid w:val="00EA0641"/>
    <w:rsid w:val="00EB0E9A"/>
    <w:rsid w:val="00EB1997"/>
    <w:rsid w:val="00EB4104"/>
    <w:rsid w:val="00EB5655"/>
    <w:rsid w:val="00EB5D0B"/>
    <w:rsid w:val="00ED0E89"/>
    <w:rsid w:val="00ED1670"/>
    <w:rsid w:val="00ED41D9"/>
    <w:rsid w:val="00ED53CF"/>
    <w:rsid w:val="00ED7385"/>
    <w:rsid w:val="00EF168D"/>
    <w:rsid w:val="00EF4C32"/>
    <w:rsid w:val="00F05F8C"/>
    <w:rsid w:val="00F06D26"/>
    <w:rsid w:val="00F07759"/>
    <w:rsid w:val="00F14EAA"/>
    <w:rsid w:val="00F16B77"/>
    <w:rsid w:val="00F245DA"/>
    <w:rsid w:val="00F35E5A"/>
    <w:rsid w:val="00F41787"/>
    <w:rsid w:val="00F519DC"/>
    <w:rsid w:val="00F51DAC"/>
    <w:rsid w:val="00F525C2"/>
    <w:rsid w:val="00F579EE"/>
    <w:rsid w:val="00F60174"/>
    <w:rsid w:val="00F651B2"/>
    <w:rsid w:val="00F75C95"/>
    <w:rsid w:val="00F77EBB"/>
    <w:rsid w:val="00F8135D"/>
    <w:rsid w:val="00F81ED4"/>
    <w:rsid w:val="00F82099"/>
    <w:rsid w:val="00F95B48"/>
    <w:rsid w:val="00F96DC6"/>
    <w:rsid w:val="00F978E7"/>
    <w:rsid w:val="00FA5057"/>
    <w:rsid w:val="00FA6D0C"/>
    <w:rsid w:val="00FB11F6"/>
    <w:rsid w:val="00FB2DB1"/>
    <w:rsid w:val="00FB7390"/>
    <w:rsid w:val="00FB7621"/>
    <w:rsid w:val="00FC5755"/>
    <w:rsid w:val="00FD438E"/>
    <w:rsid w:val="00FD58C5"/>
    <w:rsid w:val="00FD6090"/>
    <w:rsid w:val="00FE25C5"/>
    <w:rsid w:val="00FE39B4"/>
    <w:rsid w:val="00FE6C3E"/>
    <w:rsid w:val="00FF19D6"/>
    <w:rsid w:val="00FF6A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60</TotalTime>
  <Pages>18</Pages>
  <Words>16507</Words>
  <Characters>94091</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323</cp:revision>
  <dcterms:created xsi:type="dcterms:W3CDTF">2022-06-22T16:17:00Z</dcterms:created>
  <dcterms:modified xsi:type="dcterms:W3CDTF">2022-07-27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10"&gt;&lt;session id="PK7tV2B3"/&gt;&lt;style id="http://www.zotero.org/styles/transportation-research-record" hasBibliography="1" bibliographyStyleHasBeenSet="1"/&gt;&lt;prefs&gt;&lt;pref name="fieldType" value="Field"/&gt;&lt;/prefs&gt;&lt;/data</vt:lpwstr>
  </property>
  <property fmtid="{D5CDD505-2E9C-101B-9397-08002B2CF9AE}" pid="26" name="ZOTERO_PREF_2">
    <vt:lpwstr>&gt;</vt:lpwstr>
  </property>
</Properties>
</file>